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262114"/>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262115"/>
      <w:r>
        <w:lastRenderedPageBreak/>
        <w:t>Inhaltsverzeichnis</w:t>
      </w:r>
      <w:bookmarkEnd w:id="1"/>
    </w:p>
    <w:p w14:paraId="30CDAB43" w14:textId="5643749F" w:rsidR="00157B62"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157B62">
        <w:rPr>
          <w:noProof/>
        </w:rPr>
        <w:t>Abstract</w:t>
      </w:r>
      <w:r w:rsidR="00157B62">
        <w:rPr>
          <w:noProof/>
        </w:rPr>
        <w:tab/>
      </w:r>
      <w:r w:rsidR="00157B62">
        <w:rPr>
          <w:noProof/>
        </w:rPr>
        <w:fldChar w:fldCharType="begin"/>
      </w:r>
      <w:r w:rsidR="00157B62">
        <w:rPr>
          <w:noProof/>
        </w:rPr>
        <w:instrText xml:space="preserve"> PAGEREF _Toc138262114 \h </w:instrText>
      </w:r>
      <w:r w:rsidR="00157B62">
        <w:rPr>
          <w:noProof/>
        </w:rPr>
      </w:r>
      <w:r w:rsidR="00157B62">
        <w:rPr>
          <w:noProof/>
        </w:rPr>
        <w:fldChar w:fldCharType="separate"/>
      </w:r>
      <w:r w:rsidR="00157B62">
        <w:rPr>
          <w:noProof/>
        </w:rPr>
        <w:t>2</w:t>
      </w:r>
      <w:r w:rsidR="00157B62">
        <w:rPr>
          <w:noProof/>
        </w:rPr>
        <w:fldChar w:fldCharType="end"/>
      </w:r>
    </w:p>
    <w:p w14:paraId="5D300892" w14:textId="47BAD59F"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262115 \h </w:instrText>
      </w:r>
      <w:r>
        <w:rPr>
          <w:noProof/>
        </w:rPr>
      </w:r>
      <w:r>
        <w:rPr>
          <w:noProof/>
        </w:rPr>
        <w:fldChar w:fldCharType="separate"/>
      </w:r>
      <w:r>
        <w:rPr>
          <w:noProof/>
        </w:rPr>
        <w:t>3</w:t>
      </w:r>
      <w:r>
        <w:rPr>
          <w:noProof/>
        </w:rPr>
        <w:fldChar w:fldCharType="end"/>
      </w:r>
    </w:p>
    <w:p w14:paraId="16C5C413" w14:textId="2BD8D1BA"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262116 \h </w:instrText>
      </w:r>
      <w:r>
        <w:rPr>
          <w:noProof/>
        </w:rPr>
      </w:r>
      <w:r>
        <w:rPr>
          <w:noProof/>
        </w:rPr>
        <w:fldChar w:fldCharType="separate"/>
      </w:r>
      <w:r>
        <w:rPr>
          <w:noProof/>
        </w:rPr>
        <w:t>5</w:t>
      </w:r>
      <w:r>
        <w:rPr>
          <w:noProof/>
        </w:rPr>
        <w:fldChar w:fldCharType="end"/>
      </w:r>
    </w:p>
    <w:p w14:paraId="3BFFCA1F" w14:textId="4F6728F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262117 \h </w:instrText>
      </w:r>
      <w:r>
        <w:rPr>
          <w:noProof/>
        </w:rPr>
      </w:r>
      <w:r>
        <w:rPr>
          <w:noProof/>
        </w:rPr>
        <w:fldChar w:fldCharType="separate"/>
      </w:r>
      <w:r>
        <w:rPr>
          <w:noProof/>
        </w:rPr>
        <w:t>6</w:t>
      </w:r>
      <w:r>
        <w:rPr>
          <w:noProof/>
        </w:rPr>
        <w:fldChar w:fldCharType="end"/>
      </w:r>
    </w:p>
    <w:p w14:paraId="5EF9CA19" w14:textId="3E4E6656"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262118 \h </w:instrText>
      </w:r>
      <w:r>
        <w:rPr>
          <w:noProof/>
        </w:rPr>
      </w:r>
      <w:r>
        <w:rPr>
          <w:noProof/>
        </w:rPr>
        <w:fldChar w:fldCharType="separate"/>
      </w:r>
      <w:r>
        <w:rPr>
          <w:noProof/>
        </w:rPr>
        <w:t>7</w:t>
      </w:r>
      <w:r>
        <w:rPr>
          <w:noProof/>
        </w:rPr>
        <w:fldChar w:fldCharType="end"/>
      </w:r>
    </w:p>
    <w:p w14:paraId="2FCAFBD2" w14:textId="1ACAD40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262119 \h </w:instrText>
      </w:r>
      <w:r>
        <w:rPr>
          <w:noProof/>
        </w:rPr>
      </w:r>
      <w:r>
        <w:rPr>
          <w:noProof/>
        </w:rPr>
        <w:fldChar w:fldCharType="separate"/>
      </w:r>
      <w:r>
        <w:rPr>
          <w:noProof/>
        </w:rPr>
        <w:t>8</w:t>
      </w:r>
      <w:r>
        <w:rPr>
          <w:noProof/>
        </w:rPr>
        <w:fldChar w:fldCharType="end"/>
      </w:r>
    </w:p>
    <w:p w14:paraId="192B7FDB" w14:textId="234ABDD7"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262120 \h </w:instrText>
      </w:r>
      <w:r>
        <w:rPr>
          <w:noProof/>
        </w:rPr>
      </w:r>
      <w:r>
        <w:rPr>
          <w:noProof/>
        </w:rPr>
        <w:fldChar w:fldCharType="separate"/>
      </w:r>
      <w:r>
        <w:rPr>
          <w:noProof/>
        </w:rPr>
        <w:t>9</w:t>
      </w:r>
      <w:r>
        <w:rPr>
          <w:noProof/>
        </w:rPr>
        <w:fldChar w:fldCharType="end"/>
      </w:r>
    </w:p>
    <w:p w14:paraId="34D4C2DC" w14:textId="4E3E4A9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262121 \h </w:instrText>
      </w:r>
      <w:r>
        <w:rPr>
          <w:noProof/>
        </w:rPr>
      </w:r>
      <w:r>
        <w:rPr>
          <w:noProof/>
        </w:rPr>
        <w:fldChar w:fldCharType="separate"/>
      </w:r>
      <w:r>
        <w:rPr>
          <w:noProof/>
        </w:rPr>
        <w:t>9</w:t>
      </w:r>
      <w:r>
        <w:rPr>
          <w:noProof/>
        </w:rPr>
        <w:fldChar w:fldCharType="end"/>
      </w:r>
    </w:p>
    <w:p w14:paraId="614444A4" w14:textId="0ECB945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262122 \h </w:instrText>
      </w:r>
      <w:r>
        <w:rPr>
          <w:noProof/>
        </w:rPr>
      </w:r>
      <w:r>
        <w:rPr>
          <w:noProof/>
        </w:rPr>
        <w:fldChar w:fldCharType="separate"/>
      </w:r>
      <w:r>
        <w:rPr>
          <w:noProof/>
        </w:rPr>
        <w:t>9</w:t>
      </w:r>
      <w:r>
        <w:rPr>
          <w:noProof/>
        </w:rPr>
        <w:fldChar w:fldCharType="end"/>
      </w:r>
    </w:p>
    <w:p w14:paraId="130A35CD" w14:textId="2B74404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262123 \h </w:instrText>
      </w:r>
      <w:r>
        <w:rPr>
          <w:noProof/>
        </w:rPr>
      </w:r>
      <w:r>
        <w:rPr>
          <w:noProof/>
        </w:rPr>
        <w:fldChar w:fldCharType="separate"/>
      </w:r>
      <w:r>
        <w:rPr>
          <w:noProof/>
        </w:rPr>
        <w:t>10</w:t>
      </w:r>
      <w:r>
        <w:rPr>
          <w:noProof/>
        </w:rPr>
        <w:fldChar w:fldCharType="end"/>
      </w:r>
    </w:p>
    <w:p w14:paraId="09BEB45F" w14:textId="75DD1AC6"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262124 \h </w:instrText>
      </w:r>
      <w:r>
        <w:rPr>
          <w:noProof/>
        </w:rPr>
      </w:r>
      <w:r>
        <w:rPr>
          <w:noProof/>
        </w:rPr>
        <w:fldChar w:fldCharType="separate"/>
      </w:r>
      <w:r>
        <w:rPr>
          <w:noProof/>
        </w:rPr>
        <w:t>12</w:t>
      </w:r>
      <w:r>
        <w:rPr>
          <w:noProof/>
        </w:rPr>
        <w:fldChar w:fldCharType="end"/>
      </w:r>
    </w:p>
    <w:p w14:paraId="741A4B25" w14:textId="1551596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262125 \h </w:instrText>
      </w:r>
      <w:r>
        <w:rPr>
          <w:noProof/>
        </w:rPr>
      </w:r>
      <w:r>
        <w:rPr>
          <w:noProof/>
        </w:rPr>
        <w:fldChar w:fldCharType="separate"/>
      </w:r>
      <w:r>
        <w:rPr>
          <w:noProof/>
        </w:rPr>
        <w:t>12</w:t>
      </w:r>
      <w:r>
        <w:rPr>
          <w:noProof/>
        </w:rPr>
        <w:fldChar w:fldCharType="end"/>
      </w:r>
    </w:p>
    <w:p w14:paraId="2FC1B1D8" w14:textId="26C4A121"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262126 \h </w:instrText>
      </w:r>
      <w:r>
        <w:rPr>
          <w:noProof/>
        </w:rPr>
      </w:r>
      <w:r>
        <w:rPr>
          <w:noProof/>
        </w:rPr>
        <w:fldChar w:fldCharType="separate"/>
      </w:r>
      <w:r>
        <w:rPr>
          <w:noProof/>
        </w:rPr>
        <w:t>12</w:t>
      </w:r>
      <w:r>
        <w:rPr>
          <w:noProof/>
        </w:rPr>
        <w:fldChar w:fldCharType="end"/>
      </w:r>
    </w:p>
    <w:p w14:paraId="34D0786C" w14:textId="3447041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262127 \h </w:instrText>
      </w:r>
      <w:r>
        <w:rPr>
          <w:noProof/>
        </w:rPr>
      </w:r>
      <w:r>
        <w:rPr>
          <w:noProof/>
        </w:rPr>
        <w:fldChar w:fldCharType="separate"/>
      </w:r>
      <w:r>
        <w:rPr>
          <w:noProof/>
        </w:rPr>
        <w:t>12</w:t>
      </w:r>
      <w:r>
        <w:rPr>
          <w:noProof/>
        </w:rPr>
        <w:fldChar w:fldCharType="end"/>
      </w:r>
    </w:p>
    <w:p w14:paraId="3CA88F9E" w14:textId="5D80212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262128 \h </w:instrText>
      </w:r>
      <w:r>
        <w:rPr>
          <w:noProof/>
        </w:rPr>
      </w:r>
      <w:r>
        <w:rPr>
          <w:noProof/>
        </w:rPr>
        <w:fldChar w:fldCharType="separate"/>
      </w:r>
      <w:r>
        <w:rPr>
          <w:noProof/>
        </w:rPr>
        <w:t>12</w:t>
      </w:r>
      <w:r>
        <w:rPr>
          <w:noProof/>
        </w:rPr>
        <w:fldChar w:fldCharType="end"/>
      </w:r>
    </w:p>
    <w:p w14:paraId="299A65B5" w14:textId="2BB7B90B"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262129 \h </w:instrText>
      </w:r>
      <w:r>
        <w:rPr>
          <w:noProof/>
        </w:rPr>
      </w:r>
      <w:r>
        <w:rPr>
          <w:noProof/>
        </w:rPr>
        <w:fldChar w:fldCharType="separate"/>
      </w:r>
      <w:r>
        <w:rPr>
          <w:noProof/>
        </w:rPr>
        <w:t>12</w:t>
      </w:r>
      <w:r>
        <w:rPr>
          <w:noProof/>
        </w:rPr>
        <w:fldChar w:fldCharType="end"/>
      </w:r>
    </w:p>
    <w:p w14:paraId="233CAB45" w14:textId="7EE87209"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262130 \h </w:instrText>
      </w:r>
      <w:r>
        <w:rPr>
          <w:noProof/>
        </w:rPr>
      </w:r>
      <w:r>
        <w:rPr>
          <w:noProof/>
        </w:rPr>
        <w:fldChar w:fldCharType="separate"/>
      </w:r>
      <w:r>
        <w:rPr>
          <w:noProof/>
        </w:rPr>
        <w:t>12</w:t>
      </w:r>
      <w:r>
        <w:rPr>
          <w:noProof/>
        </w:rPr>
        <w:fldChar w:fldCharType="end"/>
      </w:r>
    </w:p>
    <w:p w14:paraId="698339B9" w14:textId="3262B65C"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262131 \h </w:instrText>
      </w:r>
      <w:r>
        <w:rPr>
          <w:noProof/>
        </w:rPr>
      </w:r>
      <w:r>
        <w:rPr>
          <w:noProof/>
        </w:rPr>
        <w:fldChar w:fldCharType="separate"/>
      </w:r>
      <w:r>
        <w:rPr>
          <w:noProof/>
        </w:rPr>
        <w:t>12</w:t>
      </w:r>
      <w:r>
        <w:rPr>
          <w:noProof/>
        </w:rPr>
        <w:fldChar w:fldCharType="end"/>
      </w:r>
    </w:p>
    <w:p w14:paraId="6A4A6F3B" w14:textId="26516221"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262132 \h </w:instrText>
      </w:r>
      <w:r>
        <w:rPr>
          <w:noProof/>
        </w:rPr>
      </w:r>
      <w:r>
        <w:rPr>
          <w:noProof/>
        </w:rPr>
        <w:fldChar w:fldCharType="separate"/>
      </w:r>
      <w:r>
        <w:rPr>
          <w:noProof/>
        </w:rPr>
        <w:t>13</w:t>
      </w:r>
      <w:r>
        <w:rPr>
          <w:noProof/>
        </w:rPr>
        <w:fldChar w:fldCharType="end"/>
      </w:r>
    </w:p>
    <w:p w14:paraId="449A2265" w14:textId="144F9A8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262133 \h </w:instrText>
      </w:r>
      <w:r>
        <w:rPr>
          <w:noProof/>
        </w:rPr>
      </w:r>
      <w:r>
        <w:rPr>
          <w:noProof/>
        </w:rPr>
        <w:fldChar w:fldCharType="separate"/>
      </w:r>
      <w:r>
        <w:rPr>
          <w:noProof/>
        </w:rPr>
        <w:t>13</w:t>
      </w:r>
      <w:r>
        <w:rPr>
          <w:noProof/>
        </w:rPr>
        <w:fldChar w:fldCharType="end"/>
      </w:r>
    </w:p>
    <w:p w14:paraId="68264F1C" w14:textId="6C06A887"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262134 \h </w:instrText>
      </w:r>
      <w:r>
        <w:rPr>
          <w:noProof/>
        </w:rPr>
      </w:r>
      <w:r>
        <w:rPr>
          <w:noProof/>
        </w:rPr>
        <w:fldChar w:fldCharType="separate"/>
      </w:r>
      <w:r>
        <w:rPr>
          <w:noProof/>
        </w:rPr>
        <w:t>13</w:t>
      </w:r>
      <w:r>
        <w:rPr>
          <w:noProof/>
        </w:rPr>
        <w:fldChar w:fldCharType="end"/>
      </w:r>
    </w:p>
    <w:p w14:paraId="20B5DDE2" w14:textId="46CFD1E9"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262135 \h </w:instrText>
      </w:r>
      <w:r>
        <w:rPr>
          <w:noProof/>
        </w:rPr>
      </w:r>
      <w:r>
        <w:rPr>
          <w:noProof/>
        </w:rPr>
        <w:fldChar w:fldCharType="separate"/>
      </w:r>
      <w:r>
        <w:rPr>
          <w:noProof/>
        </w:rPr>
        <w:t>13</w:t>
      </w:r>
      <w:r>
        <w:rPr>
          <w:noProof/>
        </w:rPr>
        <w:fldChar w:fldCharType="end"/>
      </w:r>
    </w:p>
    <w:p w14:paraId="7C0DF27A" w14:textId="20A685D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262136 \h </w:instrText>
      </w:r>
      <w:r>
        <w:rPr>
          <w:noProof/>
        </w:rPr>
      </w:r>
      <w:r>
        <w:rPr>
          <w:noProof/>
        </w:rPr>
        <w:fldChar w:fldCharType="separate"/>
      </w:r>
      <w:r>
        <w:rPr>
          <w:noProof/>
        </w:rPr>
        <w:t>13</w:t>
      </w:r>
      <w:r>
        <w:rPr>
          <w:noProof/>
        </w:rPr>
        <w:fldChar w:fldCharType="end"/>
      </w:r>
    </w:p>
    <w:p w14:paraId="3E1C282F" w14:textId="34AD0F0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262137 \h </w:instrText>
      </w:r>
      <w:r>
        <w:rPr>
          <w:noProof/>
        </w:rPr>
      </w:r>
      <w:r>
        <w:rPr>
          <w:noProof/>
        </w:rPr>
        <w:fldChar w:fldCharType="separate"/>
      </w:r>
      <w:r>
        <w:rPr>
          <w:noProof/>
        </w:rPr>
        <w:t>14</w:t>
      </w:r>
      <w:r>
        <w:rPr>
          <w:noProof/>
        </w:rPr>
        <w:fldChar w:fldCharType="end"/>
      </w:r>
    </w:p>
    <w:p w14:paraId="593E6246" w14:textId="11D57844"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3</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Precision / Relevanz</w:t>
      </w:r>
      <w:r w:rsidRPr="00157B62">
        <w:rPr>
          <w:noProof/>
          <w:lang w:val="en-GB"/>
        </w:rPr>
        <w:tab/>
      </w:r>
      <w:r>
        <w:rPr>
          <w:noProof/>
        </w:rPr>
        <w:fldChar w:fldCharType="begin"/>
      </w:r>
      <w:r w:rsidRPr="00157B62">
        <w:rPr>
          <w:noProof/>
          <w:lang w:val="en-GB"/>
        </w:rPr>
        <w:instrText xml:space="preserve"> PAGEREF _Toc138262138 \h </w:instrText>
      </w:r>
      <w:r>
        <w:rPr>
          <w:noProof/>
        </w:rPr>
      </w:r>
      <w:r>
        <w:rPr>
          <w:noProof/>
        </w:rPr>
        <w:fldChar w:fldCharType="separate"/>
      </w:r>
      <w:r w:rsidRPr="00157B62">
        <w:rPr>
          <w:noProof/>
          <w:lang w:val="en-GB"/>
        </w:rPr>
        <w:t>14</w:t>
      </w:r>
      <w:r>
        <w:rPr>
          <w:noProof/>
        </w:rPr>
        <w:fldChar w:fldCharType="end"/>
      </w:r>
    </w:p>
    <w:p w14:paraId="494CF10B" w14:textId="4265B88D"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4</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Recall / Sensitivität</w:t>
      </w:r>
      <w:r w:rsidRPr="00157B62">
        <w:rPr>
          <w:noProof/>
          <w:lang w:val="en-GB"/>
        </w:rPr>
        <w:tab/>
      </w:r>
      <w:r>
        <w:rPr>
          <w:noProof/>
        </w:rPr>
        <w:fldChar w:fldCharType="begin"/>
      </w:r>
      <w:r w:rsidRPr="00157B62">
        <w:rPr>
          <w:noProof/>
          <w:lang w:val="en-GB"/>
        </w:rPr>
        <w:instrText xml:space="preserve"> PAGEREF _Toc138262139 \h </w:instrText>
      </w:r>
      <w:r>
        <w:rPr>
          <w:noProof/>
        </w:rPr>
      </w:r>
      <w:r>
        <w:rPr>
          <w:noProof/>
        </w:rPr>
        <w:fldChar w:fldCharType="separate"/>
      </w:r>
      <w:r w:rsidRPr="00157B62">
        <w:rPr>
          <w:noProof/>
          <w:lang w:val="en-GB"/>
        </w:rPr>
        <w:t>15</w:t>
      </w:r>
      <w:r>
        <w:rPr>
          <w:noProof/>
        </w:rPr>
        <w:fldChar w:fldCharType="end"/>
      </w:r>
    </w:p>
    <w:p w14:paraId="27C81621" w14:textId="6A79B515"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5</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F1-Score</w:t>
      </w:r>
      <w:r w:rsidRPr="00157B62">
        <w:rPr>
          <w:noProof/>
          <w:lang w:val="en-GB"/>
        </w:rPr>
        <w:tab/>
      </w:r>
      <w:r>
        <w:rPr>
          <w:noProof/>
        </w:rPr>
        <w:fldChar w:fldCharType="begin"/>
      </w:r>
      <w:r w:rsidRPr="00157B62">
        <w:rPr>
          <w:noProof/>
          <w:lang w:val="en-GB"/>
        </w:rPr>
        <w:instrText xml:space="preserve"> PAGEREF _Toc138262140 \h </w:instrText>
      </w:r>
      <w:r>
        <w:rPr>
          <w:noProof/>
        </w:rPr>
      </w:r>
      <w:r>
        <w:rPr>
          <w:noProof/>
        </w:rPr>
        <w:fldChar w:fldCharType="separate"/>
      </w:r>
      <w:r w:rsidRPr="00157B62">
        <w:rPr>
          <w:noProof/>
          <w:lang w:val="en-GB"/>
        </w:rPr>
        <w:t>15</w:t>
      </w:r>
      <w:r>
        <w:rPr>
          <w:noProof/>
        </w:rPr>
        <w:fldChar w:fldCharType="end"/>
      </w:r>
    </w:p>
    <w:p w14:paraId="4205AF61" w14:textId="478F6D8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262141 \h </w:instrText>
      </w:r>
      <w:r>
        <w:rPr>
          <w:noProof/>
        </w:rPr>
      </w:r>
      <w:r>
        <w:rPr>
          <w:noProof/>
        </w:rPr>
        <w:fldChar w:fldCharType="separate"/>
      </w:r>
      <w:r>
        <w:rPr>
          <w:noProof/>
        </w:rPr>
        <w:t>16</w:t>
      </w:r>
      <w:r>
        <w:rPr>
          <w:noProof/>
        </w:rPr>
        <w:fldChar w:fldCharType="end"/>
      </w:r>
    </w:p>
    <w:p w14:paraId="6F25E956" w14:textId="22C789E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262142 \h </w:instrText>
      </w:r>
      <w:r>
        <w:rPr>
          <w:noProof/>
        </w:rPr>
      </w:r>
      <w:r>
        <w:rPr>
          <w:noProof/>
        </w:rPr>
        <w:fldChar w:fldCharType="separate"/>
      </w:r>
      <w:r>
        <w:rPr>
          <w:noProof/>
        </w:rPr>
        <w:t>16</w:t>
      </w:r>
      <w:r>
        <w:rPr>
          <w:noProof/>
        </w:rPr>
        <w:fldChar w:fldCharType="end"/>
      </w:r>
    </w:p>
    <w:p w14:paraId="1C7584ED" w14:textId="316724C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262143 \h </w:instrText>
      </w:r>
      <w:r>
        <w:rPr>
          <w:noProof/>
        </w:rPr>
      </w:r>
      <w:r>
        <w:rPr>
          <w:noProof/>
        </w:rPr>
        <w:fldChar w:fldCharType="separate"/>
      </w:r>
      <w:r>
        <w:rPr>
          <w:noProof/>
        </w:rPr>
        <w:t>16</w:t>
      </w:r>
      <w:r>
        <w:rPr>
          <w:noProof/>
        </w:rPr>
        <w:fldChar w:fldCharType="end"/>
      </w:r>
    </w:p>
    <w:p w14:paraId="6379352A" w14:textId="35E5F60D"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8262144 \h </w:instrText>
      </w:r>
      <w:r>
        <w:rPr>
          <w:noProof/>
        </w:rPr>
      </w:r>
      <w:r>
        <w:rPr>
          <w:noProof/>
        </w:rPr>
        <w:fldChar w:fldCharType="separate"/>
      </w:r>
      <w:r>
        <w:rPr>
          <w:noProof/>
        </w:rPr>
        <w:t>16</w:t>
      </w:r>
      <w:r>
        <w:rPr>
          <w:noProof/>
        </w:rPr>
        <w:fldChar w:fldCharType="end"/>
      </w:r>
    </w:p>
    <w:p w14:paraId="3BF96785" w14:textId="0FF7596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262145 \h </w:instrText>
      </w:r>
      <w:r>
        <w:rPr>
          <w:noProof/>
        </w:rPr>
      </w:r>
      <w:r>
        <w:rPr>
          <w:noProof/>
        </w:rPr>
        <w:fldChar w:fldCharType="separate"/>
      </w:r>
      <w:r>
        <w:rPr>
          <w:noProof/>
        </w:rPr>
        <w:t>17</w:t>
      </w:r>
      <w:r>
        <w:rPr>
          <w:noProof/>
        </w:rPr>
        <w:fldChar w:fldCharType="end"/>
      </w:r>
    </w:p>
    <w:p w14:paraId="6A053C4B" w14:textId="357D6AD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8262146 \h </w:instrText>
      </w:r>
      <w:r>
        <w:rPr>
          <w:noProof/>
        </w:rPr>
      </w:r>
      <w:r>
        <w:rPr>
          <w:noProof/>
        </w:rPr>
        <w:fldChar w:fldCharType="separate"/>
      </w:r>
      <w:r>
        <w:rPr>
          <w:noProof/>
        </w:rPr>
        <w:t>17</w:t>
      </w:r>
      <w:r>
        <w:rPr>
          <w:noProof/>
        </w:rPr>
        <w:fldChar w:fldCharType="end"/>
      </w:r>
    </w:p>
    <w:p w14:paraId="65E7076C" w14:textId="642C85F9"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22EA8">
        <w:rPr>
          <w:noProof/>
          <w:lang w:val="en-GB"/>
        </w:rPr>
        <w:lastRenderedPageBreak/>
        <w:t>3.2</w:t>
      </w:r>
      <w:r w:rsidRPr="00157B62">
        <w:rPr>
          <w:rFonts w:asciiTheme="minorHAnsi" w:eastAsiaTheme="minorEastAsia" w:hAnsiTheme="minorHAnsi" w:cstheme="minorBidi"/>
          <w:bCs w:val="0"/>
          <w:noProof/>
          <w:kern w:val="2"/>
          <w:sz w:val="22"/>
          <w:szCs w:val="22"/>
          <w:lang w:val="en-GB" w:eastAsia="de-DE"/>
          <w14:ligatures w14:val="standardContextual"/>
        </w:rPr>
        <w:tab/>
      </w:r>
      <w:r w:rsidRPr="00122EA8">
        <w:rPr>
          <w:noProof/>
          <w:lang w:val="en-GB"/>
        </w:rPr>
        <w:t>Vehicle Classification from Low-Frequency GPS Data with Recurrent Neural Networks</w:t>
      </w:r>
      <w:r w:rsidRPr="00157B62">
        <w:rPr>
          <w:noProof/>
          <w:lang w:val="en-GB"/>
        </w:rPr>
        <w:tab/>
      </w:r>
      <w:r>
        <w:rPr>
          <w:noProof/>
        </w:rPr>
        <w:fldChar w:fldCharType="begin"/>
      </w:r>
      <w:r w:rsidRPr="00157B62">
        <w:rPr>
          <w:noProof/>
          <w:lang w:val="en-GB"/>
        </w:rPr>
        <w:instrText xml:space="preserve"> PAGEREF _Toc138262147 \h </w:instrText>
      </w:r>
      <w:r>
        <w:rPr>
          <w:noProof/>
        </w:rPr>
      </w:r>
      <w:r>
        <w:rPr>
          <w:noProof/>
        </w:rPr>
        <w:fldChar w:fldCharType="separate"/>
      </w:r>
      <w:r w:rsidRPr="00157B62">
        <w:rPr>
          <w:noProof/>
          <w:lang w:val="en-GB"/>
        </w:rPr>
        <w:t>18</w:t>
      </w:r>
      <w:r>
        <w:rPr>
          <w:noProof/>
        </w:rPr>
        <w:fldChar w:fldCharType="end"/>
      </w:r>
    </w:p>
    <w:p w14:paraId="6B14B5F0" w14:textId="7DA580BF"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57B62">
        <w:rPr>
          <w:noProof/>
          <w:lang w:val="en-GB"/>
        </w:rPr>
        <w:t>3.3</w:t>
      </w:r>
      <w:r w:rsidRPr="00157B62">
        <w:rPr>
          <w:rFonts w:asciiTheme="minorHAnsi" w:eastAsiaTheme="minorEastAsia" w:hAnsiTheme="minorHAnsi" w:cstheme="minorBidi"/>
          <w:bCs w:val="0"/>
          <w:noProof/>
          <w:kern w:val="2"/>
          <w:sz w:val="22"/>
          <w:szCs w:val="22"/>
          <w:lang w:val="en-GB" w:eastAsia="de-DE"/>
          <w14:ligatures w14:val="standardContextual"/>
        </w:rPr>
        <w:tab/>
      </w:r>
      <w:r w:rsidRPr="00157B62">
        <w:rPr>
          <w:noProof/>
          <w:lang w:val="en-GB"/>
        </w:rPr>
        <w:t>Vehicle Classification using GPS Data</w:t>
      </w:r>
      <w:r w:rsidRPr="00157B62">
        <w:rPr>
          <w:noProof/>
          <w:lang w:val="en-GB"/>
        </w:rPr>
        <w:tab/>
      </w:r>
      <w:r>
        <w:rPr>
          <w:noProof/>
        </w:rPr>
        <w:fldChar w:fldCharType="begin"/>
      </w:r>
      <w:r w:rsidRPr="00157B62">
        <w:rPr>
          <w:noProof/>
          <w:lang w:val="en-GB"/>
        </w:rPr>
        <w:instrText xml:space="preserve"> PAGEREF _Toc138262148 \h </w:instrText>
      </w:r>
      <w:r>
        <w:rPr>
          <w:noProof/>
        </w:rPr>
      </w:r>
      <w:r>
        <w:rPr>
          <w:noProof/>
        </w:rPr>
        <w:fldChar w:fldCharType="separate"/>
      </w:r>
      <w:r w:rsidRPr="00157B62">
        <w:rPr>
          <w:noProof/>
          <w:lang w:val="en-GB"/>
        </w:rPr>
        <w:t>18</w:t>
      </w:r>
      <w:r>
        <w:rPr>
          <w:noProof/>
        </w:rPr>
        <w:fldChar w:fldCharType="end"/>
      </w:r>
    </w:p>
    <w:p w14:paraId="1494B41F" w14:textId="05E5C653"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262149 \h </w:instrText>
      </w:r>
      <w:r>
        <w:rPr>
          <w:noProof/>
        </w:rPr>
      </w:r>
      <w:r>
        <w:rPr>
          <w:noProof/>
        </w:rPr>
        <w:fldChar w:fldCharType="separate"/>
      </w:r>
      <w:r>
        <w:rPr>
          <w:noProof/>
        </w:rPr>
        <w:t>19</w:t>
      </w:r>
      <w:r>
        <w:rPr>
          <w:noProof/>
        </w:rPr>
        <w:fldChar w:fldCharType="end"/>
      </w:r>
    </w:p>
    <w:p w14:paraId="27CECD86" w14:textId="2C45747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262150 \h </w:instrText>
      </w:r>
      <w:r>
        <w:rPr>
          <w:noProof/>
        </w:rPr>
      </w:r>
      <w:r>
        <w:rPr>
          <w:noProof/>
        </w:rPr>
        <w:fldChar w:fldCharType="separate"/>
      </w:r>
      <w:r>
        <w:rPr>
          <w:noProof/>
        </w:rPr>
        <w:t>19</w:t>
      </w:r>
      <w:r>
        <w:rPr>
          <w:noProof/>
        </w:rPr>
        <w:fldChar w:fldCharType="end"/>
      </w:r>
    </w:p>
    <w:p w14:paraId="43AF535D" w14:textId="161E030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262151 \h </w:instrText>
      </w:r>
      <w:r>
        <w:rPr>
          <w:noProof/>
        </w:rPr>
      </w:r>
      <w:r>
        <w:rPr>
          <w:noProof/>
        </w:rPr>
        <w:fldChar w:fldCharType="separate"/>
      </w:r>
      <w:r>
        <w:rPr>
          <w:noProof/>
        </w:rPr>
        <w:t>19</w:t>
      </w:r>
      <w:r>
        <w:rPr>
          <w:noProof/>
        </w:rPr>
        <w:fldChar w:fldCharType="end"/>
      </w:r>
    </w:p>
    <w:p w14:paraId="381DEDC7" w14:textId="14E881F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262152 \h </w:instrText>
      </w:r>
      <w:r>
        <w:rPr>
          <w:noProof/>
        </w:rPr>
      </w:r>
      <w:r>
        <w:rPr>
          <w:noProof/>
        </w:rPr>
        <w:fldChar w:fldCharType="separate"/>
      </w:r>
      <w:r>
        <w:rPr>
          <w:noProof/>
        </w:rPr>
        <w:t>19</w:t>
      </w:r>
      <w:r>
        <w:rPr>
          <w:noProof/>
        </w:rPr>
        <w:fldChar w:fldCharType="end"/>
      </w:r>
    </w:p>
    <w:p w14:paraId="6F37C0B5" w14:textId="605BFCBC"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262153 \h </w:instrText>
      </w:r>
      <w:r>
        <w:rPr>
          <w:noProof/>
        </w:rPr>
      </w:r>
      <w:r>
        <w:rPr>
          <w:noProof/>
        </w:rPr>
        <w:fldChar w:fldCharType="separate"/>
      </w:r>
      <w:r>
        <w:rPr>
          <w:noProof/>
        </w:rPr>
        <w:t>20</w:t>
      </w:r>
      <w:r>
        <w:rPr>
          <w:noProof/>
        </w:rPr>
        <w:fldChar w:fldCharType="end"/>
      </w:r>
    </w:p>
    <w:p w14:paraId="48E8E2A7" w14:textId="41EE81EF"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262154 \h </w:instrText>
      </w:r>
      <w:r>
        <w:rPr>
          <w:noProof/>
        </w:rPr>
      </w:r>
      <w:r>
        <w:rPr>
          <w:noProof/>
        </w:rPr>
        <w:fldChar w:fldCharType="separate"/>
      </w:r>
      <w:r>
        <w:rPr>
          <w:noProof/>
        </w:rPr>
        <w:t>21</w:t>
      </w:r>
      <w:r>
        <w:rPr>
          <w:noProof/>
        </w:rPr>
        <w:fldChar w:fldCharType="end"/>
      </w:r>
    </w:p>
    <w:p w14:paraId="294C0719" w14:textId="708F593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sidRPr="00122EA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22EA8">
        <w:rPr>
          <w:noProof/>
          <w:color w:val="FF0000"/>
        </w:rPr>
        <w:t>Einrichtung der Valhalla-Engine</w:t>
      </w:r>
      <w:r>
        <w:rPr>
          <w:noProof/>
        </w:rPr>
        <w:tab/>
      </w:r>
      <w:r>
        <w:rPr>
          <w:noProof/>
        </w:rPr>
        <w:fldChar w:fldCharType="begin"/>
      </w:r>
      <w:r>
        <w:rPr>
          <w:noProof/>
        </w:rPr>
        <w:instrText xml:space="preserve"> PAGEREF _Toc138262155 \h </w:instrText>
      </w:r>
      <w:r>
        <w:rPr>
          <w:noProof/>
        </w:rPr>
      </w:r>
      <w:r>
        <w:rPr>
          <w:noProof/>
        </w:rPr>
        <w:fldChar w:fldCharType="separate"/>
      </w:r>
      <w:r>
        <w:rPr>
          <w:noProof/>
        </w:rPr>
        <w:t>21</w:t>
      </w:r>
      <w:r>
        <w:rPr>
          <w:noProof/>
        </w:rPr>
        <w:fldChar w:fldCharType="end"/>
      </w:r>
    </w:p>
    <w:p w14:paraId="64B9092B" w14:textId="3A779F8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262156 \h </w:instrText>
      </w:r>
      <w:r>
        <w:rPr>
          <w:noProof/>
        </w:rPr>
      </w:r>
      <w:r>
        <w:rPr>
          <w:noProof/>
        </w:rPr>
        <w:fldChar w:fldCharType="separate"/>
      </w:r>
      <w:r>
        <w:rPr>
          <w:noProof/>
        </w:rPr>
        <w:t>21</w:t>
      </w:r>
      <w:r>
        <w:rPr>
          <w:noProof/>
        </w:rPr>
        <w:fldChar w:fldCharType="end"/>
      </w:r>
    </w:p>
    <w:p w14:paraId="29A1B494" w14:textId="18656B46"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262157 \h </w:instrText>
      </w:r>
      <w:r>
        <w:rPr>
          <w:noProof/>
        </w:rPr>
      </w:r>
      <w:r>
        <w:rPr>
          <w:noProof/>
        </w:rPr>
        <w:fldChar w:fldCharType="separate"/>
      </w:r>
      <w:r>
        <w:rPr>
          <w:noProof/>
        </w:rPr>
        <w:t>21</w:t>
      </w:r>
      <w:r>
        <w:rPr>
          <w:noProof/>
        </w:rPr>
        <w:fldChar w:fldCharType="end"/>
      </w:r>
    </w:p>
    <w:p w14:paraId="3B995234" w14:textId="7FDAB03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262158 \h </w:instrText>
      </w:r>
      <w:r>
        <w:rPr>
          <w:noProof/>
        </w:rPr>
      </w:r>
      <w:r>
        <w:rPr>
          <w:noProof/>
        </w:rPr>
        <w:fldChar w:fldCharType="separate"/>
      </w:r>
      <w:r>
        <w:rPr>
          <w:noProof/>
        </w:rPr>
        <w:t>21</w:t>
      </w:r>
      <w:r>
        <w:rPr>
          <w:noProof/>
        </w:rPr>
        <w:fldChar w:fldCharType="end"/>
      </w:r>
    </w:p>
    <w:p w14:paraId="03F376D3" w14:textId="4B86FC6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262159 \h </w:instrText>
      </w:r>
      <w:r>
        <w:rPr>
          <w:noProof/>
        </w:rPr>
      </w:r>
      <w:r>
        <w:rPr>
          <w:noProof/>
        </w:rPr>
        <w:fldChar w:fldCharType="separate"/>
      </w:r>
      <w:r>
        <w:rPr>
          <w:noProof/>
        </w:rPr>
        <w:t>21</w:t>
      </w:r>
      <w:r>
        <w:rPr>
          <w:noProof/>
        </w:rPr>
        <w:fldChar w:fldCharType="end"/>
      </w:r>
    </w:p>
    <w:p w14:paraId="2E223FA4" w14:textId="53D393D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262160 \h </w:instrText>
      </w:r>
      <w:r>
        <w:rPr>
          <w:noProof/>
        </w:rPr>
      </w:r>
      <w:r>
        <w:rPr>
          <w:noProof/>
        </w:rPr>
        <w:fldChar w:fldCharType="separate"/>
      </w:r>
      <w:r>
        <w:rPr>
          <w:noProof/>
        </w:rPr>
        <w:t>21</w:t>
      </w:r>
      <w:r>
        <w:rPr>
          <w:noProof/>
        </w:rPr>
        <w:fldChar w:fldCharType="end"/>
      </w:r>
    </w:p>
    <w:p w14:paraId="72F038E3" w14:textId="241DB43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262161 \h </w:instrText>
      </w:r>
      <w:r>
        <w:rPr>
          <w:noProof/>
        </w:rPr>
      </w:r>
      <w:r>
        <w:rPr>
          <w:noProof/>
        </w:rPr>
        <w:fldChar w:fldCharType="separate"/>
      </w:r>
      <w:r>
        <w:rPr>
          <w:noProof/>
        </w:rPr>
        <w:t>22</w:t>
      </w:r>
      <w:r>
        <w:rPr>
          <w:noProof/>
        </w:rPr>
        <w:fldChar w:fldCharType="end"/>
      </w:r>
    </w:p>
    <w:p w14:paraId="04C35328" w14:textId="25F81D0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22EA8">
        <w:rPr>
          <w:noProof/>
          <w:color w:val="70AD47" w:themeColor="accent6"/>
        </w:rPr>
        <w:t>(inkl. Vorverarbeitungen)</w:t>
      </w:r>
      <w:r>
        <w:rPr>
          <w:noProof/>
        </w:rPr>
        <w:tab/>
      </w:r>
      <w:r>
        <w:rPr>
          <w:noProof/>
        </w:rPr>
        <w:fldChar w:fldCharType="begin"/>
      </w:r>
      <w:r>
        <w:rPr>
          <w:noProof/>
        </w:rPr>
        <w:instrText xml:space="preserve"> PAGEREF _Toc138262162 \h </w:instrText>
      </w:r>
      <w:r>
        <w:rPr>
          <w:noProof/>
        </w:rPr>
      </w:r>
      <w:r>
        <w:rPr>
          <w:noProof/>
        </w:rPr>
        <w:fldChar w:fldCharType="separate"/>
      </w:r>
      <w:r>
        <w:rPr>
          <w:noProof/>
        </w:rPr>
        <w:t>22</w:t>
      </w:r>
      <w:r>
        <w:rPr>
          <w:noProof/>
        </w:rPr>
        <w:fldChar w:fldCharType="end"/>
      </w:r>
    </w:p>
    <w:p w14:paraId="5459CE37" w14:textId="44C27D75"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262163 \h </w:instrText>
      </w:r>
      <w:r>
        <w:rPr>
          <w:noProof/>
        </w:rPr>
      </w:r>
      <w:r>
        <w:rPr>
          <w:noProof/>
        </w:rPr>
        <w:fldChar w:fldCharType="separate"/>
      </w:r>
      <w:r>
        <w:rPr>
          <w:noProof/>
        </w:rPr>
        <w:t>22</w:t>
      </w:r>
      <w:r>
        <w:rPr>
          <w:noProof/>
        </w:rPr>
        <w:fldChar w:fldCharType="end"/>
      </w:r>
    </w:p>
    <w:p w14:paraId="14490606" w14:textId="603724F4"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262164 \h </w:instrText>
      </w:r>
      <w:r>
        <w:rPr>
          <w:noProof/>
        </w:rPr>
      </w:r>
      <w:r>
        <w:rPr>
          <w:noProof/>
        </w:rPr>
        <w:fldChar w:fldCharType="separate"/>
      </w:r>
      <w:r>
        <w:rPr>
          <w:noProof/>
        </w:rPr>
        <w:t>22</w:t>
      </w:r>
      <w:r>
        <w:rPr>
          <w:noProof/>
        </w:rPr>
        <w:fldChar w:fldCharType="end"/>
      </w:r>
    </w:p>
    <w:p w14:paraId="5078D930" w14:textId="22B434DA"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22EA8">
        <w:rPr>
          <w:noProof/>
          <w:color w:val="FF0000"/>
        </w:rPr>
        <w:t>und Diskussion</w:t>
      </w:r>
      <w:r>
        <w:rPr>
          <w:noProof/>
        </w:rPr>
        <w:tab/>
      </w:r>
      <w:r>
        <w:rPr>
          <w:noProof/>
        </w:rPr>
        <w:fldChar w:fldCharType="begin"/>
      </w:r>
      <w:r>
        <w:rPr>
          <w:noProof/>
        </w:rPr>
        <w:instrText xml:space="preserve"> PAGEREF _Toc138262165 \h </w:instrText>
      </w:r>
      <w:r>
        <w:rPr>
          <w:noProof/>
        </w:rPr>
      </w:r>
      <w:r>
        <w:rPr>
          <w:noProof/>
        </w:rPr>
        <w:fldChar w:fldCharType="separate"/>
      </w:r>
      <w:r>
        <w:rPr>
          <w:noProof/>
        </w:rPr>
        <w:t>23</w:t>
      </w:r>
      <w:r>
        <w:rPr>
          <w:noProof/>
        </w:rPr>
        <w:fldChar w:fldCharType="end"/>
      </w:r>
    </w:p>
    <w:p w14:paraId="4730EB71" w14:textId="6D88BCC4"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262166 \h </w:instrText>
      </w:r>
      <w:r>
        <w:rPr>
          <w:noProof/>
        </w:rPr>
      </w:r>
      <w:r>
        <w:rPr>
          <w:noProof/>
        </w:rPr>
        <w:fldChar w:fldCharType="separate"/>
      </w:r>
      <w:r>
        <w:rPr>
          <w:noProof/>
        </w:rPr>
        <w:t>24</w:t>
      </w:r>
      <w:r>
        <w:rPr>
          <w:noProof/>
        </w:rPr>
        <w:fldChar w:fldCharType="end"/>
      </w:r>
    </w:p>
    <w:p w14:paraId="3AC52232" w14:textId="0050695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262167 \h </w:instrText>
      </w:r>
      <w:r>
        <w:rPr>
          <w:noProof/>
        </w:rPr>
      </w:r>
      <w:r>
        <w:rPr>
          <w:noProof/>
        </w:rPr>
        <w:fldChar w:fldCharType="separate"/>
      </w:r>
      <w:r>
        <w:rPr>
          <w:noProof/>
        </w:rPr>
        <w:t>25</w:t>
      </w:r>
      <w:r>
        <w:rPr>
          <w:noProof/>
        </w:rPr>
        <w:fldChar w:fldCharType="end"/>
      </w:r>
    </w:p>
    <w:p w14:paraId="37BDB154" w14:textId="195675A2"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262168 \h </w:instrText>
      </w:r>
      <w:r>
        <w:rPr>
          <w:noProof/>
        </w:rPr>
      </w:r>
      <w:r>
        <w:rPr>
          <w:noProof/>
        </w:rPr>
        <w:fldChar w:fldCharType="separate"/>
      </w:r>
      <w:r>
        <w:rPr>
          <w:noProof/>
        </w:rPr>
        <w:t>26</w:t>
      </w:r>
      <w:r>
        <w:rPr>
          <w:noProof/>
        </w:rPr>
        <w:fldChar w:fldCharType="end"/>
      </w:r>
    </w:p>
    <w:p w14:paraId="0348C334" w14:textId="33043AC8"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262169 \h </w:instrText>
      </w:r>
      <w:r>
        <w:rPr>
          <w:noProof/>
        </w:rPr>
      </w:r>
      <w:r>
        <w:rPr>
          <w:noProof/>
        </w:rPr>
        <w:fldChar w:fldCharType="separate"/>
      </w:r>
      <w:r>
        <w:rPr>
          <w:noProof/>
        </w:rPr>
        <w:t>27</w:t>
      </w:r>
      <w:r>
        <w:rPr>
          <w:noProof/>
        </w:rPr>
        <w:fldChar w:fldCharType="end"/>
      </w:r>
    </w:p>
    <w:p w14:paraId="64F92232" w14:textId="197553A5" w:rsidR="008A08D5" w:rsidRDefault="008A08D5" w:rsidP="00696D95">
      <w:pPr>
        <w:pStyle w:val="berschrift1"/>
        <w:numPr>
          <w:ilvl w:val="0"/>
          <w:numId w:val="0"/>
        </w:numPr>
      </w:pPr>
      <w:r>
        <w:lastRenderedPageBreak/>
        <w:fldChar w:fldCharType="end"/>
      </w:r>
      <w:bookmarkStart w:id="2" w:name="_Toc138262116"/>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9D50AB">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Pr="00230D0E">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38509519 \h </w:instrText>
        </w:r>
        <w:r>
          <w:rPr>
            <w:noProof/>
            <w:webHidden/>
          </w:rPr>
        </w:r>
        <w:r>
          <w:rPr>
            <w:noProof/>
            <w:webHidden/>
          </w:rPr>
          <w:fldChar w:fldCharType="separate"/>
        </w:r>
        <w:r>
          <w:rPr>
            <w:noProof/>
            <w:webHidden/>
          </w:rPr>
          <w:t>13</w:t>
        </w:r>
        <w:r>
          <w:rPr>
            <w:noProof/>
            <w:webHidden/>
          </w:rPr>
          <w:fldChar w:fldCharType="end"/>
        </w:r>
      </w:hyperlink>
    </w:p>
    <w:p w14:paraId="4AFCBDBB" w14:textId="71FD73CF" w:rsidR="009D50AB" w:rsidRDefault="009D50AB">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Pr="00230D0E">
          <w:rPr>
            <w:rStyle w:val="Hyperlink"/>
            <w:noProof/>
          </w:rPr>
          <w:t>Abb.  3: GNSS-Punkte und zugehörige Kandidaten</w:t>
        </w:r>
        <w:r>
          <w:rPr>
            <w:noProof/>
            <w:webHidden/>
          </w:rPr>
          <w:tab/>
        </w:r>
        <w:r>
          <w:rPr>
            <w:noProof/>
            <w:webHidden/>
          </w:rPr>
          <w:fldChar w:fldCharType="begin"/>
        </w:r>
        <w:r>
          <w:rPr>
            <w:noProof/>
            <w:webHidden/>
          </w:rPr>
          <w:instrText xml:space="preserve"> PAGEREF _Toc138509520 \h </w:instrText>
        </w:r>
        <w:r>
          <w:rPr>
            <w:noProof/>
            <w:webHidden/>
          </w:rPr>
        </w:r>
        <w:r>
          <w:rPr>
            <w:noProof/>
            <w:webHidden/>
          </w:rPr>
          <w:fldChar w:fldCharType="separate"/>
        </w:r>
        <w:r>
          <w:rPr>
            <w:noProof/>
            <w:webHidden/>
          </w:rPr>
          <w:t>14</w:t>
        </w:r>
        <w:r>
          <w:rPr>
            <w:noProof/>
            <w:webHidden/>
          </w:rPr>
          <w:fldChar w:fldCharType="end"/>
        </w:r>
      </w:hyperlink>
    </w:p>
    <w:p w14:paraId="5D077F2E" w14:textId="76A7F1A5" w:rsidR="009D50AB" w:rsidRDefault="009D50AB">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Pr="00230D0E">
          <w:rPr>
            <w:rStyle w:val="Hyperlink"/>
            <w:noProof/>
          </w:rPr>
          <w:t>Abb.  4: Mögliche Übergänge und optimaler Pfad [7]</w:t>
        </w:r>
        <w:r>
          <w:rPr>
            <w:noProof/>
            <w:webHidden/>
          </w:rPr>
          <w:tab/>
        </w:r>
        <w:r>
          <w:rPr>
            <w:noProof/>
            <w:webHidden/>
          </w:rPr>
          <w:fldChar w:fldCharType="begin"/>
        </w:r>
        <w:r>
          <w:rPr>
            <w:noProof/>
            <w:webHidden/>
          </w:rPr>
          <w:instrText xml:space="preserve"> PAGEREF _Toc138509521 \h </w:instrText>
        </w:r>
        <w:r>
          <w:rPr>
            <w:noProof/>
            <w:webHidden/>
          </w:rPr>
        </w:r>
        <w:r>
          <w:rPr>
            <w:noProof/>
            <w:webHidden/>
          </w:rPr>
          <w:fldChar w:fldCharType="separate"/>
        </w:r>
        <w:r>
          <w:rPr>
            <w:noProof/>
            <w:webHidden/>
          </w:rPr>
          <w:t>15</w:t>
        </w:r>
        <w:r>
          <w:rPr>
            <w:noProof/>
            <w:webHidden/>
          </w:rPr>
          <w:fldChar w:fldCharType="end"/>
        </w:r>
      </w:hyperlink>
    </w:p>
    <w:p w14:paraId="03A6F629" w14:textId="6DB2E6A1" w:rsidR="009D50AB" w:rsidRDefault="009D50AB">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Pr="00230D0E">
          <w:rPr>
            <w:rStyle w:val="Hyperlink"/>
            <w:noProof/>
          </w:rPr>
          <w:t>Abb.  5: Beispiel für eine zweiklassige Konfusionsmatrix; eigene Abbildung</w:t>
        </w:r>
        <w:r>
          <w:rPr>
            <w:noProof/>
            <w:webHidden/>
          </w:rPr>
          <w:tab/>
        </w:r>
        <w:r>
          <w:rPr>
            <w:noProof/>
            <w:webHidden/>
          </w:rPr>
          <w:fldChar w:fldCharType="begin"/>
        </w:r>
        <w:r>
          <w:rPr>
            <w:noProof/>
            <w:webHidden/>
          </w:rPr>
          <w:instrText xml:space="preserve"> PAGEREF _Toc138509522 \h </w:instrText>
        </w:r>
        <w:r>
          <w:rPr>
            <w:noProof/>
            <w:webHidden/>
          </w:rPr>
        </w:r>
        <w:r>
          <w:rPr>
            <w:noProof/>
            <w:webHidden/>
          </w:rPr>
          <w:fldChar w:fldCharType="separate"/>
        </w:r>
        <w:r>
          <w:rPr>
            <w:noProof/>
            <w:webHidden/>
          </w:rPr>
          <w:t>17</w:t>
        </w:r>
        <w:r>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262117"/>
      <w:r>
        <w:lastRenderedPageBreak/>
        <w:t>Tabellenverzeichnis</w:t>
      </w:r>
      <w:bookmarkEnd w:id="3"/>
    </w:p>
    <w:p w14:paraId="0FE6423F" w14:textId="77777777" w:rsidR="00696D95" w:rsidRDefault="00696D95" w:rsidP="00696D95">
      <w:pPr>
        <w:pStyle w:val="berschrift1"/>
        <w:numPr>
          <w:ilvl w:val="0"/>
          <w:numId w:val="0"/>
        </w:numPr>
      </w:pPr>
      <w:bookmarkStart w:id="4" w:name="_Toc138262118"/>
      <w:r>
        <w:lastRenderedPageBreak/>
        <w:t>Programmcodeverzeichnis</w:t>
      </w:r>
      <w:bookmarkEnd w:id="4"/>
    </w:p>
    <w:p w14:paraId="11E2B68D" w14:textId="77777777" w:rsidR="00696D95" w:rsidRDefault="00696D95" w:rsidP="00696D95">
      <w:pPr>
        <w:pStyle w:val="berschrift1"/>
        <w:numPr>
          <w:ilvl w:val="0"/>
          <w:numId w:val="0"/>
        </w:numPr>
      </w:pPr>
      <w:bookmarkStart w:id="5" w:name="_Toc138262119"/>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r w:rsidRPr="004E66B2">
        <w:t>FFN</w:t>
      </w:r>
      <w:r w:rsidRPr="004E66B2">
        <w:tab/>
        <w:t>Feed-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24C0B1AE" w14:textId="0FFE269F"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Pr="00D46483" w:rsidRDefault="002B4972" w:rsidP="00632428">
      <w:pPr>
        <w:tabs>
          <w:tab w:val="left" w:pos="2127"/>
        </w:tabs>
        <w:jc w:val="left"/>
        <w:rPr>
          <w:lang w:val="en-GB"/>
        </w:rPr>
      </w:pPr>
      <w:r>
        <w:rPr>
          <w:lang w:val="en-GB"/>
        </w:rPr>
        <w:t>RNN</w:t>
      </w:r>
      <w:r>
        <w:rPr>
          <w:lang w:val="en-GB"/>
        </w:rPr>
        <w:tab/>
        <w:t>Rekurrentes Neuronales Netz</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262120"/>
      <w:r>
        <w:lastRenderedPageBreak/>
        <w:t>Einleitung</w:t>
      </w:r>
      <w:bookmarkEnd w:id="6"/>
    </w:p>
    <w:p w14:paraId="393B043B" w14:textId="356F416E" w:rsidR="00801569" w:rsidRDefault="00C04DDC" w:rsidP="0078062F">
      <w:pPr>
        <w:pStyle w:val="berschrift2"/>
      </w:pPr>
      <w:bookmarkStart w:id="7" w:name="_Toc138262121"/>
      <w:r>
        <w:t xml:space="preserve">Einleitung </w:t>
      </w:r>
      <w:r w:rsidR="003038A5" w:rsidRPr="00AB0677">
        <w:t>und Projekthintergrund</w:t>
      </w:r>
      <w:bookmarkEnd w:id="7"/>
    </w:p>
    <w:p w14:paraId="6F39556F" w14:textId="26E3CE01"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aWQiOiIxMCIsIiR0eXBlIjoiU3dpc3NBY2FkZW1pYy5DaXRhdmkuUHJvamVjdCwgU3dpc3NBY2FkZW1pYy5DaXRhdmkifX1dLCJPbmxpbmVBZGRyZXNzIjoiaHR0cHM6Ly93d3cuZ2FydG5lci5jb20vZW4vbmV3c3Jvb20vcHJlc3MtcmVsZWFzZXMvMjAxOC0wNi0yMS1nYXJ0bmVyLXNheXMtNWctbmV0d29ya3MtaGF2ZS1hLXBhcmFtb3VudC1yb2xlLWluLWF1dG9ub21vdXMtdmVoaWNsZS1jb25uZWN0aXZpdHkiLCJPcmdhbml6YXRpb25zIjpbeyIkaWQiOiIxMS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262122"/>
      <w:r w:rsidR="00900171">
        <w:t>Motivation und Zielsetzung</w:t>
      </w:r>
      <w:bookmarkEnd w:id="8"/>
    </w:p>
    <w:p w14:paraId="6C8E495D" w14:textId="632F5BE9"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dLCJIYXNMYWJlbDEiOmZhbHNlLCJIYXNMYWJlbDIiOmZhbHNlLCJJc2JuIjoiOTc4MzY1ODA1NzM0My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c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C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zVDE2OjIwOjE4IiwiUHJvamVjdCI6eyIkcmVmIjoiMTAifX0sIlVzZU51bWJlcmluZ1R5cGVPZlBhcmVudERvY3VtZW50IjpmYWxzZSwiVXNlU3RhbmRhcmRQcmVmaXgiOmZhbHNlLCJVc2VTdGFuZGFyZFN1ZmZpeCI6ZmFsc2V9XSwiRm9ybWF0dGVkVGV4dCI6eyIkaWQiOiIxOSIsIkNvdW50IjoxLCJUZXh0VW5pdHMiOlt7IiRpZCI6IjIwIiwiRm9udFN0eWxlIjp7IiRpZCI6IjIx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262123"/>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262124"/>
      <w:r>
        <w:lastRenderedPageBreak/>
        <w:t>Theoretischer Hintergrund</w:t>
      </w:r>
      <w:bookmarkEnd w:id="10"/>
    </w:p>
    <w:p w14:paraId="0E5E1EAF" w14:textId="77777777" w:rsidR="00C057EC" w:rsidRDefault="00C057EC" w:rsidP="00C057EC">
      <w:pPr>
        <w:pStyle w:val="berschrift2"/>
      </w:pPr>
      <w:bookmarkStart w:id="11" w:name="_Toc138262125"/>
      <w:r>
        <w:t>Global Navigation Satellite System</w:t>
      </w:r>
      <w:bookmarkEnd w:id="11"/>
      <w:r>
        <w:t xml:space="preserve"> </w:t>
      </w:r>
    </w:p>
    <w:p w14:paraId="37DA0B3E" w14:textId="505CAA2D"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g3MGNkMTZhLWNlOTQtNGM3OC04MDNlLTkxZGQ3MTQ2ODljYiIsIlRleHQiOiJbdmdsLiA0LCBTLiAyXSIsIldBSVZlcnNpb24iOiI2LjE0LjAuMCJ9}</w:instrText>
          </w:r>
          <w:r w:rsidR="00684848">
            <w:fldChar w:fldCharType="separate"/>
          </w:r>
          <w:r w:rsidR="009D55F6">
            <w:t>[vgl. 4, S. 2]</w:t>
          </w:r>
          <w:r w:rsidR="00684848">
            <w:fldChar w:fldCharType="end"/>
          </w:r>
        </w:sdtContent>
      </w:sdt>
      <w:r w:rsidR="008470FB">
        <w:t>.</w:t>
      </w:r>
      <w:r w:rsidR="0036097D">
        <w:t xml:space="preserve"> </w:t>
      </w:r>
    </w:p>
    <w:p w14:paraId="33966FFA" w14:textId="3D984CE5" w:rsidR="00974F04" w:rsidRDefault="00740675" w:rsidP="00C057EC">
      <w:r>
        <w:t xml:space="preserve">Die Standortbestimmung basiert bei allen Systemen auf dem sogenannten </w:t>
      </w:r>
      <w:r>
        <w:rPr>
          <w:i/>
          <w:iCs/>
        </w:rPr>
        <w:t>T</w:t>
      </w:r>
      <w:r w:rsidRPr="00740675">
        <w:rPr>
          <w:i/>
          <w:iCs/>
        </w:rPr>
        <w:t>ime-</w:t>
      </w:r>
      <w:proofErr w:type="spellStart"/>
      <w:r w:rsidRPr="00740675">
        <w:rPr>
          <w:i/>
          <w:iCs/>
        </w:rPr>
        <w:t>of</w:t>
      </w:r>
      <w:proofErr w:type="spellEnd"/>
      <w:r w:rsidRPr="00740675">
        <w:rPr>
          <w:i/>
          <w:iCs/>
        </w:rPr>
        <w:t>-</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XSwiSGFzTGFiZWwxIjpmYWxzZSwiSGFzTGFiZWwyIjpmYWxzZSwiSXNibiI6Ijk3OC0xLTYzMDgxLTA1OC0wIiwiS2V5d29yZHMiOltdLCJMb2NhdGlvbnMiOltdLCJPcmdhbml6YXRpb25zIjpbXSwiT3RoZXJzSW52b2x2ZWQiOltdLCJQbGFjZU9mUHVibGljYXRpb24iOiJCb3N0b247IExvbmRvbiIsIlB1Ymxpc2hlcnMiOlt7IiRpZCI6IjEy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My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3ZnbC4gNCwgUy4gMTlmZi5dIn1dfSwiVGFnIjoiQ2l0YXZpUGxhY2Vob2xkZXIjYmFhMGQ1ZTktODg1YS00ODUyLTlkMTYtNDZjZWE2YWYzODI1IiwiVGV4dCI6Ilt2Z2wuIDQsIFMuIDE5ZmYuXSIsIldBSVZlcnNpb24iOiI2LjE0LjAuMCJ9}</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dLCJIYXNMYWJlbDEiOmZhbHNlLCJIYXNMYWJlbDIiOmZhbHNlLCJJc2JuIjoiOTc4LTEtNjMwODEtMDU4LTAiLCJLZXl3b3JkcyI6W10sIkxvY2F0aW9ucyI6W10sIk9yZ2FuaXphdGlvbnMiOltdLCJPdGhlcnNJbnZvbHZlZCI6W10sIlBsYWNlT2ZQdWJsaWNhdGlvbiI6IkJvc3RvbjsgTG9uZG9uIiwiUHVibGlzaGVycyI6W3siJGlkIjoiMTI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z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dmdsLiA0LCBTLiAyXSJ9XX0sIlRhZyI6IkNpdGF2aVBsYWNlaG9sZGVyIzQwYTBmYjgyLTEwM2UtNDY3MC04Mzc5LTg3NTRhYWY0NjFhOSIsIlRleHQiOiJbdmdsLiA0LCBTLiAyXSIsIldBSVZlcnNpb24iOiI2LjE0LjAuMCJ9}</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4FBBAEC5" w:rsidR="00796B9D" w:rsidRPr="00796B9D" w:rsidRDefault="00796B9D" w:rsidP="00796B9D">
      <w:pPr>
        <w:pStyle w:val="Beschriftung"/>
        <w:jc w:val="center"/>
      </w:pPr>
      <w:bookmarkStart w:id="12" w:name="_Toc138509518"/>
      <w:r w:rsidRPr="00796B9D">
        <w:t xml:space="preserve">Abb.  </w:t>
      </w:r>
      <w:fldSimple w:instr=" SEQ Abb._ \* ARABIC ">
        <w:r w:rsidR="00D9672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3aWtpcGVkaWEub3JnL3cvaW5kZXgucGhwP3RpdGxlPUdsb2JhbGVzX05hdmlnYXRpb25zc2F0ZWxsaXRlbnN5c3RlbSZvbGRpZD0yMzMzMTI4MzYiLCJVcmlTdHJpbmciOiJodHRwczovL2RlLndpa2lwZWRpYS5vcmcvdy9pbmRleC5waHA/dGl0bGU9R2xvYmFsZXNfTmF2aWdhdGlvbnNzYXRlbGxpdGVuc3lzdGVtJm9sZGlkPTIzMzMxMjg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ZjFmYzZlN2QtZDEzOS00MjVkLWJlMjItZmM5M2NiZDU0YTc3IiwiVGV4dCI6Ils1XSIsIldBSVZlcnNpb24iOiI2LjE0LjAuMCJ9}</w:instrText>
          </w:r>
          <w:r>
            <w:fldChar w:fldCharType="separate"/>
          </w:r>
          <w:r w:rsidR="009D55F6">
            <w:t>[5]</w:t>
          </w:r>
          <w:r>
            <w:fldChar w:fldCharType="end"/>
          </w:r>
        </w:sdtContent>
      </w:sdt>
      <w:bookmarkEnd w:id="12"/>
    </w:p>
    <w:p w14:paraId="3DA03AEE" w14:textId="77777777" w:rsidR="00796B9D" w:rsidRDefault="00796B9D" w:rsidP="00C057EC"/>
    <w:p w14:paraId="2EA4D407" w14:textId="24089BE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 xml:space="preserve">European </w:t>
      </w:r>
      <w:proofErr w:type="spellStart"/>
      <w:r w:rsidR="00C57B40" w:rsidRPr="00C57B40">
        <w:rPr>
          <w:i/>
          <w:iCs/>
        </w:rPr>
        <w:t>Geostationary</w:t>
      </w:r>
      <w:proofErr w:type="spellEnd"/>
      <w:r w:rsidR="00C57B40" w:rsidRPr="00C57B40">
        <w:rPr>
          <w:i/>
          <w:iCs/>
        </w:rPr>
        <w:t xml:space="preserve">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GlkIjoiMTAiLCIkdHlwZSI6IlN3aXNzQWNhZGVtaWMuQ2l0YXZpLlByb2plY3QsIFN3aXNzQWNhZGVtaWMuQ2l0YXZpIn19XSwiT25saW5lQWRkcmVzcyI6Imh0dHBzOi8vd3d3Lm1hZ2ljbWFwcy5kZS9nbnNzLXdpc3Nlbi93aWUtZnVua3Rpb25pZXJ0LWdwcy8/TD0wIiwiT3JnYW5pemF0aW9ucyI6W3siJGlkIjoiMTE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262126"/>
      <w:r>
        <w:t>Map-Matching</w:t>
      </w:r>
      <w:bookmarkEnd w:id="13"/>
    </w:p>
    <w:p w14:paraId="67B2D622" w14:textId="476F7BF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7C7A47EB" w:rsidR="006062C0" w:rsidRDefault="006062C0" w:rsidP="006062C0">
      <w:pPr>
        <w:pStyle w:val="Beschriftung"/>
        <w:jc w:val="center"/>
      </w:pPr>
      <w:bookmarkStart w:id="14" w:name="_Toc138509519"/>
      <w:r>
        <w:t xml:space="preserve">Abb.  </w:t>
      </w:r>
      <w:fldSimple w:instr=" SEQ Abb._ \* ARABIC ">
        <w:r w:rsidR="00D9672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658145A0"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9D55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604CF257" w:rsidR="006E78A5" w:rsidRDefault="008119A8" w:rsidP="008119A8">
      <w:pPr>
        <w:pStyle w:val="Beschriftung"/>
        <w:jc w:val="center"/>
      </w:pPr>
      <w:bookmarkStart w:id="15" w:name="_Toc138509520"/>
      <w:r>
        <w:t xml:space="preserve">Abb.  </w:t>
      </w:r>
      <w:fldSimple w:instr=" SEQ Abb._ \* ARABIC ">
        <w:r w:rsidR="00D96721">
          <w:rPr>
            <w:noProof/>
          </w:rPr>
          <w:t>3</w:t>
        </w:r>
      </w:fldSimple>
      <w:r>
        <w:t>: GNSS-Punkte und zugehörige Kandidaten</w:t>
      </w:r>
      <w:bookmarkEnd w:id="15"/>
    </w:p>
    <w:p w14:paraId="74A8DB0B" w14:textId="77777777" w:rsidR="008119A8" w:rsidRDefault="008119A8" w:rsidP="008119A8"/>
    <w:p w14:paraId="4E0AE37A" w14:textId="1F3C3DC8"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9473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NUMTY6MjA6MTg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72115DC2" w:rsidR="00D96721" w:rsidRDefault="00D96721" w:rsidP="00D96721">
      <w:pPr>
        <w:pStyle w:val="Beschriftung"/>
        <w:jc w:val="center"/>
      </w:pPr>
      <w:bookmarkStart w:id="16" w:name="_Toc138509521"/>
      <w:r>
        <w:t xml:space="preserve">Abb.  </w:t>
      </w:r>
      <w:fldSimple w:instr=" SEQ Abb._ \* ARABIC ">
        <w:r>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zVDE2OjIwOjE4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7C8701A2"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yM2p4b2pwd3BieWk3cW9qdGl5bmRtNHdtN2V2cXpob3JlMmp2bHJjb3hsZmgiLCJDcmVhdGVkT24iOiIyMDIzLTA2LTI0VDEwOjI2OjM3WiIsIk1vZGlmaWVkQnkiOiJyM2p4b2pwd3BieWk3cW9qdGl5bmRtNHdtN2V2cXpob3JlMmp2bHJjb3hsZmgiLCJJZCI6IjFiOTBmODBiLWJkYTItNDBmYS04OTk5LTUwZTY2YTMzYjU0OSIsIk1vZGlmaWVkT24iOiIyMDIzLTA2LTI0VDEwOjI2OjM3Wi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wOjI2OjM3WiIsIk1vZGlmaWVkQnkiOiJyM2p4b2pwd3BieWk3cW9qdGl5bmRtNHdtN2V2cXpob3JlMmp2bHJjb3hsZmgiLCJJZCI6ImZlYzhlN2NjLWRlYjctNGZmOC1hODk5LTc1NTgxMmIyMTJjZSIsIk1vZGlmaWVkT24iOiIyMDIzLTA2LTI0VDEwOjI2OjM3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5MTAuMTMwNjUiLCJVcmlTdHJpbmciOiJodHRwczovL2FyeGl2Lm9yZy9wZGYvMTkxMC4xMzA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cjNqeG9qcHdwYnlpN3FvanRpeW5kbTR3bTdldnF6aG9yZTJqdmxyY294bGZoIiwiQ3JlYXRlZE9uIjoiMjAyMy0wNi0yNFQxMDoyNjozN1oiLCJNb2RpZmllZEJ5IjoicjNqeG9qcHdwYnlpN3FvanRpeW5kbTR3bTdldnF6aG9yZTJqdmxyY294bGZoIiwiSWQiOiJmMTM3ZWY4ZS0xZGU2LTQ5MjAtOWZiYS0xZTU5MzJiY2NiNjEiLCJNb2RpZmllZE9uIjoiMjAyMy0wNi0yNFQxMDoyNjozN1o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}</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proofErr w:type="spellStart"/>
      <w:r w:rsidR="00E37705">
        <w:t>Dass</w:t>
      </w:r>
      <w:proofErr w:type="spellEnd"/>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BA3A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RUMTE6NTE6NDY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365398A7"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proofErr w:type="spellStart"/>
      <w:r w:rsidR="00362E32">
        <w:t>Pingfu</w:t>
      </w:r>
      <w:proofErr w:type="spellEnd"/>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DoyNjozN1oiLCJNb2RpZmllZEJ5IjoicjNqeG9qcHdwYnlpN3FvanRpeW5kbTR3bTdldnF6aG9yZTJqdmxyY294bGZoIiwiSWQiOiJmZWM4ZTdjYy1kZWI3LTRmZjgtYTg5OS03NTU4MTJiMjEyY2UiLCJNb2RpZmllZE9uIjoiMjAyMy0wNi0yNFQxMDoyNjozN1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OTEwLjEzMDY1IiwiVXJpU3RyaW5nIjoiaHR0cHM6Ly9hcnhpdi5vcmcvcGRmLzE5MTAuMTMwNjU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nIzanhvanB3cGJ5aTdxb2p0aXluZG00d203ZXZxemhvcmUyanZscmNveGxmaCIsIkNyZWF0ZWRPbiI6IjIwMjMtMDYtMjRUMTA6MjY6MzdaIiwiTW9kaWZpZWRCeSI6InIzanhvanB3cGJ5aTdxb2p0aXluZG00d203ZXZxemhvcmUyanZscmNveGxmaCIsIklkIjoiZjEzN2VmOGUtMWRlNi00OTIwLTlmYmEtMWU1OTMyYmNjYjYxIiwiTW9kaWZpZWRPbiI6IjIwMjMtMDYtMjRUMTA6MjY6Mzda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}</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4491D825" w14:textId="4EE0EC6C" w:rsidR="007B71BC" w:rsidRDefault="007B71BC" w:rsidP="007B71BC">
      <w:pPr>
        <w:pStyle w:val="berschrift2"/>
      </w:pPr>
      <w:bookmarkStart w:id="17" w:name="_Toc138262127"/>
      <w:r>
        <w:t>Maschinelles Lernen</w:t>
      </w:r>
      <w:r w:rsidR="00441254">
        <w:t xml:space="preserve"> und Klassifikation</w:t>
      </w:r>
      <w:bookmarkEnd w:id="17"/>
    </w:p>
    <w:p w14:paraId="22EAE52D" w14:textId="19474227" w:rsidR="0052542D" w:rsidRDefault="0052542D" w:rsidP="007B71BC">
      <w:pPr>
        <w:rPr>
          <w:color w:val="70AD47" w:themeColor="accent6"/>
        </w:rPr>
      </w:pPr>
    </w:p>
    <w:p w14:paraId="00117A86" w14:textId="6F8380A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8" w:name="_Toc138262128"/>
      <w:r>
        <w:lastRenderedPageBreak/>
        <w:t>Klassifikationsverfahren</w:t>
      </w:r>
      <w:bookmarkEnd w:id="18"/>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9" w:name="_Toc138262129"/>
      <w:r>
        <w:t>Klassifikator 1</w:t>
      </w:r>
      <w:r w:rsidR="00314435">
        <w:t>, z.B. Support-Vector-Machine</w:t>
      </w:r>
      <w:bookmarkEnd w:id="19"/>
    </w:p>
    <w:p w14:paraId="7C62DB55" w14:textId="7823BF09" w:rsidR="007B71BC" w:rsidRDefault="007B71BC" w:rsidP="007B71BC">
      <w:pPr>
        <w:pStyle w:val="berschrift3"/>
      </w:pPr>
      <w:bookmarkStart w:id="20" w:name="_Toc138262130"/>
      <w:r>
        <w:t>Klassifikator 2</w:t>
      </w:r>
      <w:r w:rsidR="00314435">
        <w:t>, z.B. Entscheidungsbäume/Random-Forest</w:t>
      </w:r>
      <w:bookmarkEnd w:id="20"/>
    </w:p>
    <w:p w14:paraId="49C8444D" w14:textId="501432F8" w:rsidR="00441254" w:rsidRDefault="00441254" w:rsidP="00441254">
      <w:pPr>
        <w:pStyle w:val="berschrift2"/>
      </w:pPr>
      <w:bookmarkStart w:id="21" w:name="_Toc138262131"/>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262132"/>
      <w:r>
        <w:t>Grundlagen</w:t>
      </w:r>
      <w:bookmarkEnd w:id="22"/>
    </w:p>
    <w:p w14:paraId="7B8EE924" w14:textId="3E341612" w:rsidR="007B71BC" w:rsidRDefault="007B71BC" w:rsidP="00C057EC">
      <w:pPr>
        <w:pStyle w:val="berschrift3"/>
      </w:pPr>
      <w:bookmarkStart w:id="23" w:name="_Toc138262133"/>
      <w:r>
        <w:t>Feed-Forward-Netze</w:t>
      </w:r>
      <w:bookmarkEnd w:id="23"/>
    </w:p>
    <w:p w14:paraId="65884DFC" w14:textId="0D974ACF" w:rsidR="007B71BC" w:rsidRDefault="007B71BC" w:rsidP="00C057EC">
      <w:pPr>
        <w:pStyle w:val="berschrift3"/>
      </w:pPr>
      <w:bookmarkStart w:id="24" w:name="_Toc138262134"/>
      <w:r>
        <w:t>Rekurrente Neuronale Netze</w:t>
      </w:r>
      <w:bookmarkEnd w:id="24"/>
    </w:p>
    <w:p w14:paraId="54BC797E" w14:textId="13453C1D" w:rsidR="00EF3CF4" w:rsidRDefault="00EF3CF4" w:rsidP="00EF3CF4">
      <w:pPr>
        <w:pStyle w:val="berschrift2"/>
      </w:pPr>
      <w:bookmarkStart w:id="25" w:name="_Toc138262135"/>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262136"/>
      <w:r>
        <w:t>Konfusionsmatrizen</w:t>
      </w:r>
      <w:bookmarkEnd w:id="26"/>
    </w:p>
    <w:p w14:paraId="4AC81543" w14:textId="54D65F9C"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 xml:space="preserve">für eine Menge von Datenpunkten, die Schnittmengen aller vorhergesagten und tatsächlichen Klassen ausgezählt werden. Hierbei stehen typischerweise die Zeilen der Matrix für die tatsächlichen Klassen, </w:t>
      </w:r>
      <w:r w:rsidR="00CE7A6B">
        <w:lastRenderedPageBreak/>
        <w:t>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F0ifV19LCJUYWciOiJDaXRhdmlQbGFjZWhvbGRlciNkNTg0ZTlkOS02YTMwLTQ4YzktYWU3Yi0yZjc0NzVhMGI3NjciLCJUZXh0IjoiW3ZnbC4gOSwgUy4gOTRdIiwiV0FJVmVyc2lvbiI6IjYuMTQuMC4wIn0=}</w:instrText>
          </w:r>
          <w:r w:rsidR="000C369A">
            <w:fldChar w:fldCharType="separate"/>
          </w:r>
          <w:r w:rsidR="00FF414F">
            <w:t>[vgl. 9,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6A96770E" w:rsidR="00A717E6" w:rsidRDefault="00F400BA" w:rsidP="00A717E6">
      <w:pPr>
        <w:pStyle w:val="Beschriftung"/>
        <w:jc w:val="center"/>
      </w:pPr>
      <w:bookmarkStart w:id="27" w:name="_Toc138509522"/>
      <w:r w:rsidRPr="00F400BA">
        <w:t xml:space="preserve">Abb.  </w:t>
      </w:r>
      <w:fldSimple w:instr=" SEQ Abb._ \* ARABIC ">
        <w:r w:rsidR="00D96721">
          <w:rPr>
            <w:noProof/>
          </w:rPr>
          <w:t>5</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4C798F2B"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BTLiAyXSJ9XX0sIlRhZyI6IkNpdGF2aVBsYWNlaG9sZGVyIzlkZTc5MmI1LWQzYmYtNGI2Yi04NjBlLTk4MDE3ZDM1ZmI2OCIsIlRleHQiOiJbdmdsLiAxMCwgUy4gMl0iLCJXQUlWZXJzaW9uIjoiNi4xNC4wLjAifQ==}</w:instrText>
          </w:r>
          <w:r w:rsidR="00180C86">
            <w:fldChar w:fldCharType="separate"/>
          </w:r>
          <w:r w:rsidR="00FF414F">
            <w:t>[vgl. 10, S. 2]</w:t>
          </w:r>
          <w:r w:rsidR="00180C86">
            <w:fldChar w:fldCharType="end"/>
          </w:r>
        </w:sdtContent>
      </w:sdt>
      <w:r w:rsidR="00BD6287">
        <w:t>.</w:t>
      </w:r>
    </w:p>
    <w:p w14:paraId="59570191" w14:textId="211254F9" w:rsidR="00EF3CF4" w:rsidRDefault="00EF3CF4" w:rsidP="00EF3CF4">
      <w:pPr>
        <w:pStyle w:val="berschrift3"/>
      </w:pPr>
      <w:bookmarkStart w:id="28" w:name="_Toc138262137"/>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A174ED6" w:rsidR="00E26F2D" w:rsidRDefault="00CB1CBF" w:rsidP="003E1939">
      <w:r>
        <w:lastRenderedPageBreak/>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AsIFMuIDNmLl0ifV19LCJUYWciOiJDaXRhdmlQbGFjZWhvbGRlciNhNzU0NTc4OS1mOTFkLTRhNzItYWMxOS1jMzBiMzVhY2NlOTAiLCJUZXh0IjoiW3ZnbC4gMTAsIFMuIDNmLl0iLCJXQUlWZXJzaW9uIjoiNi4xNC4wLjAifQ==}</w:instrText>
          </w:r>
          <w:r w:rsidR="00311B52">
            <w:fldChar w:fldCharType="separate"/>
          </w:r>
          <w:r w:rsidR="00FF414F">
            <w:t>[vgl. 10,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262138"/>
      <w:r>
        <w:t>Precision</w:t>
      </w:r>
      <w:r w:rsidR="008824CA">
        <w:t xml:space="preserve"> / Relevanz</w:t>
      </w:r>
      <w:bookmarkEnd w:id="29"/>
    </w:p>
    <w:p w14:paraId="4C202A1E" w14:textId="1870D037"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V0ifV19LCJUYWciOiJDaXRhdmlQbGFjZWhvbGRlciNkZTk3NjViOS01N2VkLTRkNTUtOTZiNC1iMWY1OTM0ZjBlZmYiLCJUZXh0IjoiW3ZnbC4gOSwgUy4gOTVdIiwiV0FJVmVyc2lvbiI6IjYuMTQuMC4wIn0=}</w:instrText>
          </w:r>
          <w:r w:rsidR="00307A93">
            <w:fldChar w:fldCharType="separate"/>
          </w:r>
          <w:r w:rsidR="00FF414F">
            <w:t>[vgl. 9,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7F9C1A86"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A2Zi5dIn1dfSwiVGFnIjoiQ2l0YXZpUGxhY2Vob2xkZXIjYjQ3OTZjMzEtMTJkYy00M2NkLWE5MjQtYjcwMmQ1NDdjZjY0IiwiVGV4dCI6Ilt2Z2wuIDEwLCA2Zi5dIiwiV0FJVmVyc2lvbiI6IjYuMTQuMC4wIn0=}</w:instrText>
          </w:r>
          <w:r w:rsidR="00D8251C">
            <w:fldChar w:fldCharType="separate"/>
          </w:r>
          <w:r w:rsidR="00FF414F">
            <w:t>[vgl. 10,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durch die ausschließliche Beachtung der positiven Vorhersagen allein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262139"/>
      <w:r>
        <w:t>Recall</w:t>
      </w:r>
      <w:r w:rsidR="008824CA">
        <w:t xml:space="preserve"> / Sensitivität</w:t>
      </w:r>
      <w:bookmarkEnd w:id="30"/>
    </w:p>
    <w:p w14:paraId="418D17DA" w14:textId="5B25BD6A"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V0ifV19LCJUYWciOiJDaXRhdmlQbGFjZWhvbGRlciMzMDkxOWJkMS05YTEyLTQxMWEtYjEwNS1lZDcwNDg2NTJkOTkiLCJUZXh0IjoiW3ZnbC4gOSwgUy4gOTVdIiwiV0FJVmVyc2lvbiI6IjYuMTQuMC4wIn0=}</w:instrText>
          </w:r>
          <w:r>
            <w:fldChar w:fldCharType="separate"/>
          </w:r>
          <w:r w:rsidR="00FF414F">
            <w:t>[vgl. 9,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4FED5D48"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wLCA2Zi5dIn1dfSwiVGFnIjoiQ2l0YXZpUGxhY2Vob2xkZXIjMjNmMmQ4NzEtYjRjNi00Mjc0LTg2ZjYtZjJmZTFmODNhNmYyIiwiVGV4dCI6Ilt2Z2wuIDEwLCA2Zi5dIiwiV0FJVmVyc2lvbiI6IjYuMTQuMC4wIn0=}</w:instrText>
          </w:r>
          <w:r>
            <w:fldChar w:fldCharType="separate"/>
          </w:r>
          <w:r w:rsidR="00FF414F">
            <w:t>[vgl. 10,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262140"/>
      <w:r>
        <w:t>F1-Score</w:t>
      </w:r>
      <w:bookmarkEnd w:id="31"/>
    </w:p>
    <w:p w14:paraId="02A615A4" w14:textId="103F735E"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FF41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RUMTE6NTE6ND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LCBTLiA5Nl0ifV19LCJUYWciOiJDaXRhdmlQbGFjZWhvbGRlciMzZjUyODcxYi1mMDBkLTQxYzgtOTVjNy1hODI4OTY2ZmYwNmMiLCJUZXh0IjoiW3ZnbC4gOSwgUy4gOTZdIiwiV0FJVmVyc2lvbiI6IjYuMTQuMC4wIn0=}</w:instrText>
          </w:r>
          <w:r w:rsidR="007147E1">
            <w:fldChar w:fldCharType="separate"/>
          </w:r>
          <w:r w:rsidR="00FF414F">
            <w:t>[vgl. 9, S.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Accuracy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262141"/>
      <w:r>
        <w:t>Eingesetzte Technologien</w:t>
      </w:r>
      <w:r w:rsidR="00314435">
        <w:t xml:space="preserve"> und Frameworks</w:t>
      </w:r>
      <w:bookmarkEnd w:id="32"/>
    </w:p>
    <w:p w14:paraId="0D173BF6" w14:textId="558387F5" w:rsidR="00196168" w:rsidRDefault="00196168" w:rsidP="00196168">
      <w:pPr>
        <w:pStyle w:val="berschrift3"/>
      </w:pPr>
      <w:r>
        <w:t>Valhalla Map-Matching API</w:t>
      </w:r>
    </w:p>
    <w:p w14:paraId="11F2908D" w14:textId="1540D56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 xml:space="preserve">eingesetzt. Diese Arbeit folgt damit der Empfehlung von </w:t>
      </w:r>
      <w:r>
        <w:t>Siavash Saki</w:t>
      </w:r>
      <w:r>
        <w:t xml:space="preserve">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9D50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0VDExOjUxOjQ2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363692C"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proofErr w:type="spellStart"/>
      <w:r w:rsidR="009D50AB" w:rsidRPr="009D50AB">
        <w:rPr>
          <w:rStyle w:val="Code"/>
        </w:rPr>
        <w:t>trace_route</w:t>
      </w:r>
      <w:proofErr w:type="spellEnd"/>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proofErr w:type="spellStart"/>
      <w:r w:rsidR="00042E62" w:rsidRPr="00042E62">
        <w:rPr>
          <w:rStyle w:val="Code"/>
        </w:rPr>
        <w:t>trace_attributes</w:t>
      </w:r>
      <w:proofErr w:type="spellEnd"/>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w:t>
      </w:r>
      <w:r w:rsidR="00BB762F">
        <w:lastRenderedPageBreak/>
        <w:t xml:space="preserve">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sind in</w:t>
      </w:r>
      <w:r w:rsidR="004E66B2">
        <w:t xml:space="preserve"> der Dokumentation</w:t>
      </w:r>
      <w:r w:rsidR="00C408C4">
        <w:t xml:space="preserve"> von Valhalla</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D65B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ZhbGhhbGxhLmdpdGh1Yi5pby92YWxoYWxsYS9hcGkvbWFwLW1hdGNoaW5nL2FwaS1yZWZlcmVuY2UvI3RyYWNlLXJvdXRlLWFjdGlvbiIsIlVyaVN0cmluZyI6Imh0dHBzOi8vdmFsaGFsbGEuZ2l0aHViLmlvL3ZhbGhhbGxhL2FwaS9tYXAtbWF0Y2hpbmcvYXBpLXJlZmVyZW5jZS8jdHJhY2Utcm91dGUtYWN0aW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Mjo1NDoxNloiLCJNb2RpZmllZEJ5IjoicjNqeG9qcHdwYnlpN3FvanRpeW5kbTR3bTdldnF6aG9yZTJqdmxyY294bGZoIiwiSWQiOiIyNGZmZThkYi05YWUwLTRlZjUtOTMxZS1lY2ViYzYyYWRiYTQiLCJNb2RpZmllZE9uIjoiMjAyMy0wNi0yNFQxMjo1NDoxNloiLCJQcm9qZWN0Ijp7IiRpZCI6IjEwIiwiJHR5cGUiOiJTd2lzc0FjYWRlbWljLkNpdGF2aS5Qcm9qZWN0LCBTd2lzc0FjYWRlbWljLkNpdGF2aS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}</w:instrText>
          </w:r>
          <w:r w:rsidR="004E66B2">
            <w:fldChar w:fldCharType="separate"/>
          </w:r>
          <w:r w:rsidR="004E66B2">
            <w:t>[11]</w:t>
          </w:r>
          <w:r w:rsidR="004E66B2">
            <w:fldChar w:fldCharType="end"/>
          </w:r>
        </w:sdtContent>
      </w:sdt>
      <w:r w:rsidR="004E66B2">
        <w:t xml:space="preserve"> </w:t>
      </w:r>
      <w:r w:rsidR="00C408C4">
        <w:t>zu finden</w:t>
      </w:r>
      <w:r w:rsidR="004E66B2">
        <w:t>.</w:t>
      </w:r>
    </w:p>
    <w:p w14:paraId="66A6E75F" w14:textId="0117C0B4" w:rsidR="00631245" w:rsidRDefault="00631245" w:rsidP="00631245">
      <w:pPr>
        <w:pStyle w:val="berschrift3"/>
      </w:pPr>
      <w:bookmarkStart w:id="33" w:name="_Toc138262142"/>
      <w:r>
        <w:t>Python</w:t>
      </w:r>
      <w:bookmarkEnd w:id="33"/>
      <w:r>
        <w:t xml:space="preserve"> </w:t>
      </w:r>
    </w:p>
    <w:p w14:paraId="1611216A" w14:textId="24425A84"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6716D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nIzanhvanB3cGJ5aTdxb2p0aXluZG00d203ZXZxemhvcmUyanZscmNveGxmaCIsIkNyZWF0ZWRPbiI6IjIwMjMtMDYtMjRUMTQ6Mzk6MTBaIiwiTW9kaWZpZWRCeSI6InIzanhvanB3cGJ5aTdxb2p0aXluZG00d203ZXZxemhvcmUyanZscmNveGxmaCIsIklkIjoiNzE0ZTBjNWItNTc1MS00ZDEwLTgzZmUtN2YzMTM1MzAzODg4IiwiTW9kaWZpZWRPbiI6IjIwMjMtMDYtMjRUMTQ6Mzk6MTBa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cHl0aG9uLm9yZy8zL2ZhcS9nZW5lcmFsLmh0bWwjd2hhdC1pcy1weXRob24tZ29vZC1mb3IiLCJVcmlTdHJpbmciOiJodHRwczovL2RvY3MucHl0aG9uLm9yZy8zL2ZhcS9nZW5lcmFsLmh0bWwjd2hhdC1pcy1weXRob24tZ29vZC1mb3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MTJdIn1dfSwiVGFnIjoiQ2l0YXZpUGxhY2Vob2xkZXIjMDk1MDg0NDMtNWJiYy00NjQxLWE0NGYtYmNjNzlkZWYzOTAxIiwiVGV4dCI6Ilt2Z2wuIDEyXSIsIldBSVZlcnNpb24iOiI2LjE0LjAuMCJ9}</w:instrText>
          </w:r>
          <w:r w:rsidR="006716D1">
            <w:fldChar w:fldCharType="separate"/>
          </w:r>
          <w:r w:rsidR="006716D1">
            <w:t>[vgl. 12]</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4C70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yM2p4b2pwd3BieWk3cW9qdGl5bmRtNHdtN2V2cXpob3JlMmp2bHJjb3hsZmgiLCJDcmVhdGVkT24iOiIyMDIzLTA2LTI0VDE0OjM5OjEwWiIsIk1vZGlmaWVkQnkiOiJyM2p4b2pwd3BieWk3cW9qdGl5bmRtNHdtN2V2cXpob3JlMmp2bHJjb3hsZmgiLCJJZCI6IjcxNGUwYzViLTU3NTEtNGQxMC04M2ZlLTdmMzEzNTMwMzg4OCIsIk1vZGlmaWVkT24iOiIyMDIzLTA2LTI0VDE0OjM5OjEwWiIsIlByb2plY3QiOnsiJGlkIjoiOCIsIiR0eXBlIjoiU3dpc3NBY2FkZW1pYy5DaXRhdmkuUHJvamVjdCwgU3dpc3NBY2FkZW1pYy5DaXRhdmkifX1dLCJDaXRhdGlvbktleVVwZGF0ZVR5cGUiOjAsIkNvbGxhYm9yYXRvcnMiOltdLCJEYXRlIjoiMjQ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Hl0aG9uLm9yZy8iLCJVcmlTdHJpbmciOiJodHRwczovL3d3dy5weXRob24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zBhNTc0NzZjLTU3OTgtNGFhMC1hZTk0LTEyZGM1ZjJkYjZlOCIsIlRleHQiOiJbMTNdIiwiV0FJVmVyc2lvbiI6IjYuMTQuMC4wIn0=}</w:instrText>
          </w:r>
          <w:r w:rsidR="004C709B">
            <w:fldChar w:fldCharType="separate"/>
          </w:r>
          <w:r w:rsidR="004C709B">
            <w:t>[13]</w:t>
          </w:r>
          <w:r w:rsidR="004C709B">
            <w:fldChar w:fldCharType="end"/>
          </w:r>
        </w:sdtContent>
      </w:sdt>
      <w:r w:rsidR="004C709B">
        <w:t>, welcher weitere Informationen zur Programmiersprache entnommen werden können.</w:t>
      </w:r>
    </w:p>
    <w:p w14:paraId="2F7951C7" w14:textId="6A0485CC"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zumindest grundlegende Kenntnisse über die folgenden Bibliotheken vorausgesetzt: </w:t>
      </w:r>
      <w:r w:rsidR="008B56B3" w:rsidRPr="008B56B3">
        <w:rPr>
          <w:i/>
          <w:iCs/>
        </w:rPr>
        <w:t>Pandas</w:t>
      </w:r>
      <w:r w:rsidR="008B56B3">
        <w:t xml:space="preserve">, </w:t>
      </w:r>
      <w:r w:rsidR="008B56B3" w:rsidRPr="008B56B3">
        <w:rPr>
          <w:i/>
          <w:iCs/>
        </w:rPr>
        <w:t>NumPy</w:t>
      </w:r>
      <w:r w:rsidR="008B56B3">
        <w:t xml:space="preserve"> und </w:t>
      </w:r>
      <w:proofErr w:type="spellStart"/>
      <w:r w:rsidR="008B56B3" w:rsidRPr="008B56B3">
        <w:rPr>
          <w:i/>
          <w:iCs/>
        </w:rPr>
        <w:t>MatPlotLib</w:t>
      </w:r>
      <w:proofErr w:type="spellEnd"/>
      <w:r w:rsidR="008B56B3">
        <w:t>.</w:t>
      </w:r>
      <w:r w:rsidR="007277BE" w:rsidRPr="007277BE">
        <w:t xml:space="preserve"> </w:t>
      </w:r>
      <w:r w:rsidR="007277BE">
        <w:t>Diese</w:t>
      </w:r>
      <w:r w:rsidR="007277BE">
        <w:t xml:space="preserve"> können</w:t>
      </w:r>
      <w:r w:rsidR="007277BE">
        <w:t xml:space="preserve"> bei Bedarf durch ein Studium</w:t>
      </w:r>
      <w:r w:rsidR="007277BE">
        <w:t xml:space="preserve"> </w:t>
      </w:r>
      <w:r w:rsidR="007277BE">
        <w:t>der im Folgenden</w:t>
      </w:r>
      <w:r w:rsidR="007277BE">
        <w:t xml:space="preserve"> referenzierten Dokumentationen </w:t>
      </w:r>
      <w:r w:rsidR="007277BE">
        <w:t>erlangt</w:t>
      </w:r>
      <w:r w:rsidR="007277BE">
        <w:t xml:space="preserve"> werden.</w:t>
      </w:r>
    </w:p>
    <w:p w14:paraId="3902A4DC" w14:textId="62937C3E" w:rsidR="00786BA3" w:rsidRDefault="00786BA3" w:rsidP="00631245">
      <w:r>
        <w:t xml:space="preserve">Bei Pandas handelt es sich um eine Bibliothek zur Datenanalyse und -verarbeitung. Die Bibliothek bietet dabei zusätzliche Datenstrukturen, wie die sogenannten Dataframes,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yM2p4b2pwd3BieWk3cW9qdGl5bmRtNHdtN2V2cXpob3JlMmp2bHJjb3hsZmgiLCJDcmVhdGVkT24iOiIyMDIzLTA2LTI0VDE1OjE4OjMyWiIsIk1vZGlmaWVkQnkiOiJyM2p4b2pwd3BieWk3cW9qdGl5bmRtNHdtN2V2cXpob3JlMmp2bHJjb3hsZmgiLCJJZCI6IjY1ZDcwYjcyLWRjOWMtNGZjZS04YjJiLWQ1OWFlY2EwMTM1OCIsIk1vZGlmaWVkT24iOiIyMDIzLTA2LTI0VDE1OjE4OjMyW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lt2Z2wuIDE0XSJ9XX0sIlRhZyI6IkNpdGF2aVBsYWNlaG9sZGVyI2JiNTE5NTU1LTkwYzktNDMxOC04NThlLTFhODNmMDRlYjIzYSIsIlRleHQiOiJbdmdsLiAxNF0iLCJXQUlWZXJzaW9uIjoiNi4xNC4wLjAifQ==}</w:instrText>
          </w:r>
          <w:r>
            <w:fldChar w:fldCharType="separate"/>
          </w:r>
          <w:r>
            <w:t>[vgl. 14]</w:t>
          </w:r>
          <w:r>
            <w:fldChar w:fldCharType="end"/>
          </w:r>
        </w:sdtContent>
      </w:sdt>
      <w:r>
        <w:t>.</w:t>
      </w:r>
    </w:p>
    <w:p w14:paraId="1540D56A" w14:textId="631F04D6" w:rsidR="00786BA3" w:rsidRDefault="00786BA3" w:rsidP="00631245">
      <w:r>
        <w:t xml:space="preserve">NumPy ist inzwischen eine standardmäßig genutzte Bibliothek für wissenschaftliche Berechnungen. Auch NumPy kommt neben zahlreichen numerischen Funktionen mit eigenen Datenstrukturen, wie Arrays, die für </w:t>
      </w:r>
      <w:r>
        <w:t>performante Berechnungen mit höherdimensionalen Vektoren und Matrizen</w:t>
      </w:r>
      <w:r>
        <w:t xml:space="preserve"> eingesetzt werden können. Diese Datenstrukturen bilden auch die Grundlage für andere Bibliotheken, wie Pandas </w:t>
      </w:r>
      <w:sdt>
        <w:sdtPr>
          <w:alias w:val="To edit, see citavi.com/edit"/>
          <w:tag w:val="CitaviPlaceholder#94b60a00-ee15-4875-b887-b437e65cc6c1"/>
          <w:id w:val="-56639157"/>
          <w:placeholder>
            <w:docPart w:val="40BE55CED80C40A3A33081C952A5CD4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nIzanhvanB3cGJ5aTdxb2p0aXluZG00d203ZXZxemhvcmUyanZscmNveGxmaCIsIkNyZWF0ZWRPbiI6IjIwMjMtMDYtMjRUMTU6MzA6MTFaIiwiTW9kaWZpZWRCeSI6InIzanhvanB3cGJ5aTdxb2p0aXluZG00d203ZXZxemhvcmUyanZscmNveGxmaCIsIklkIjoiYzE0MDdjNjctZTRkMi00ZjIxLWFkZTEtMTU3Mzg2MTFmZTgyIiwiTW9kaWZpZWRPbiI6IjIwMjMtMDYtMjRUMTU6MzA6MTFa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NToyMjo0MFoiLCJNb2RpZmllZEJ5IjoicjNqeG9qcHdwYnlpN3FvanRpeW5kbTR3bTdldnF6aG9yZTJqdmxyY294bGZoIiwiSWQiOiJmMWUzOWQ2Zi0yNWFmLTRkYTQtOTczNS0zNWZmNzRkMzgyYWIiLCJNb2RpZmllZE9uIjoiMjAyMy0wNi0yNFQxNToyMjo0MFo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nIzanhvanB3cGJ5aTdxb2p0aXluZG00d203ZXZxemhvcmUyanZscmNveGxmaCIsIkNyZWF0ZWRPbiI6IjIwMjMtMDYtMjRUMTU6MjI6NDBaIiwiTW9kaWZpZWRCeSI6Il9MZW5uaSIsIklkIjoiMzliNWJiMWYtNjFjMy00OGM1LWEyNjgtZGQ4M2Q1ZGM3ZWQ0IiwiTW9kaWZpZWRPbiI6IjIwMjMtMDYtMjRUMTc6MzA6MTI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NV0ifV19LCJUYWciOiJDaXRhdmlQbGFjZWhvbGRlciM5NGI2MGEwMC1lZTE1LTQ4NzUtYjg4Ny1iNDM3ZTY1Y2M2YzEiLCJUZXh0IjoiW3ZnbC4gMTVdIiwiV0FJVmVyc2lvbiI6IjYuMTQuMC4wIn0=}</w:instrText>
          </w:r>
          <w:r>
            <w:fldChar w:fldCharType="separate"/>
          </w:r>
          <w:r>
            <w:t>[vgl. 15]</w:t>
          </w:r>
          <w:r>
            <w:fldChar w:fldCharType="end"/>
          </w:r>
        </w:sdtContent>
      </w:sdt>
      <w:r>
        <w:t>.</w:t>
      </w:r>
    </w:p>
    <w:p w14:paraId="7E588BF8" w14:textId="56831BF2" w:rsidR="00631245" w:rsidRPr="007277BE" w:rsidRDefault="00786BA3" w:rsidP="00631245">
      <w:r>
        <w:t>Matplotlib</w:t>
      </w:r>
      <w:r w:rsidR="0020559D">
        <w:t xml:space="preserve"> dient</w:t>
      </w:r>
      <w:r w:rsidR="007277BE">
        <w:t xml:space="preserve"> </w:t>
      </w:r>
      <w:r w:rsidR="0020559D">
        <w:t xml:space="preserve">im Wesentlichen der </w:t>
      </w:r>
      <w:r w:rsidR="007277BE">
        <w:t xml:space="preserve">Visualisierung von Daten, also der Erstellung und dem Export von Diagrammen und Abbildungen </w:t>
      </w:r>
      <w:sdt>
        <w:sdtPr>
          <w:alias w:val="To edit, see citavi.com/edit"/>
          <w:tag w:val="CitaviPlaceholder#5f0dca7d-307e-47e8-af76-063dd3b48616"/>
          <w:id w:val="-1455475784"/>
          <w:placeholder>
            <w:docPart w:val="52C95D24B7CE4A239FE531611F0B100E"/>
          </w:placeholder>
        </w:sdtPr>
        <w:sdtContent>
          <w:r w:rsidR="007277BE">
            <w:fldChar w:fldCharType="begin"/>
          </w:r>
          <w:r w:rsidR="007277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zE5NDY2LTg1Y2MtNDVhYy1iMjc1LWNmNTNlMmU0MTdhZiIsIlJhbmdlTGVuZ3RoIjo5LCJSZWZlcmVuY2VJZCI6ImUzNTdjMDhlLWNhYWMtNDI3Ni1iYWNkLTdhNGE0YmQzMGU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F0cGxvdGxpYi5vcmcvIiwiVXJpU3RyaW5nIjoiaHR0cHM6Ly9tYXRwbG90bGli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dmdsLiAxNl0ifV19LCJUYWciOiJDaXRhdmlQbGFjZWhvbGRlciM1ZjBkY2E3ZC0zMDdlLTQ3ZTgtYWY3Ni0wNjNkZDNiNDg2MTYiLCJUZXh0IjoiW3ZnbC4gMTZdIiwiV0FJVmVyc2lvbiI6IjYuMTQuMC4wIn0=}</w:instrText>
          </w:r>
          <w:r w:rsidR="007277BE">
            <w:fldChar w:fldCharType="separate"/>
          </w:r>
          <w:r w:rsidR="007277BE">
            <w:t>[vgl. 16]</w:t>
          </w:r>
          <w:r w:rsidR="007277BE">
            <w:fldChar w:fldCharType="end"/>
          </w:r>
        </w:sdtContent>
      </w:sdt>
      <w:r w:rsidR="007277BE">
        <w:t xml:space="preserve">. </w:t>
      </w:r>
    </w:p>
    <w:p w14:paraId="4FF96214" w14:textId="6B767B8D" w:rsidR="00631245" w:rsidRDefault="00631245" w:rsidP="00631245">
      <w:pPr>
        <w:pStyle w:val="berschrift3"/>
      </w:pPr>
      <w:bookmarkStart w:id="34" w:name="_Toc138262143"/>
      <w:proofErr w:type="spellStart"/>
      <w:r>
        <w:lastRenderedPageBreak/>
        <w:t>ScikitLearn</w:t>
      </w:r>
      <w:bookmarkEnd w:id="34"/>
      <w:proofErr w:type="spellEnd"/>
    </w:p>
    <w:p w14:paraId="20B2A667" w14:textId="79D4FF5D" w:rsidR="00563D5B" w:rsidRPr="00563D5B" w:rsidRDefault="00563D5B" w:rsidP="00563D5B">
      <w:proofErr w:type="spellStart"/>
      <w:r>
        <w:t>ScikitLearn</w:t>
      </w:r>
      <w:proofErr w:type="spellEnd"/>
      <w:r>
        <w:t xml:space="preserve"> ist eine </w:t>
      </w:r>
    </w:p>
    <w:p w14:paraId="07485910" w14:textId="3FFE6775" w:rsidR="007B71BC" w:rsidRDefault="00551F6C" w:rsidP="007B71BC">
      <w:pPr>
        <w:pStyle w:val="berschrift3"/>
      </w:pPr>
      <w:bookmarkStart w:id="35" w:name="_Toc138262144"/>
      <w:proofErr w:type="spellStart"/>
      <w:r>
        <w:t>Tensorflow</w:t>
      </w:r>
      <w:proofErr w:type="spellEnd"/>
      <w:r>
        <w:t xml:space="preserve"> und </w:t>
      </w:r>
      <w:r w:rsidR="00631245">
        <w:t>Keras</w:t>
      </w:r>
      <w:bookmarkEnd w:id="35"/>
      <w:r w:rsidR="00631245">
        <w:t xml:space="preserve"> </w:t>
      </w:r>
    </w:p>
    <w:p w14:paraId="4F074D6C" w14:textId="77777777" w:rsidR="00563D5B" w:rsidRPr="00563D5B" w:rsidRDefault="00563D5B" w:rsidP="00563D5B"/>
    <w:p w14:paraId="4B8488B1" w14:textId="33133A13" w:rsidR="00BD43D5" w:rsidRDefault="00BD43D5" w:rsidP="00BD43D5">
      <w:pPr>
        <w:pStyle w:val="berschrift1"/>
      </w:pPr>
      <w:bookmarkStart w:id="36" w:name="_Toc138262145"/>
      <w:r>
        <w:lastRenderedPageBreak/>
        <w:t>Verwandte Arbeiten</w:t>
      </w:r>
      <w:bookmarkEnd w:id="36"/>
    </w:p>
    <w:p w14:paraId="4FEE14B4" w14:textId="7E7A9551" w:rsidR="00BD43D5" w:rsidRDefault="00BD43D5" w:rsidP="00BD43D5">
      <w:pPr>
        <w:pStyle w:val="berschrift2"/>
      </w:pPr>
      <w:bookmarkStart w:id="37" w:name="_Toc138262146"/>
      <w:r>
        <w:t xml:space="preserve">Vorangegangene </w:t>
      </w:r>
      <w:r w:rsidR="00B76819">
        <w:t>Abschlussarbeiten</w:t>
      </w:r>
      <w:bookmarkEnd w:id="37"/>
    </w:p>
    <w:p w14:paraId="7C2B29A6" w14:textId="0E44367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forschung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53D1F25" w:rsidR="00A75D66" w:rsidRDefault="002567D5" w:rsidP="00677032">
      <w:r>
        <w:t xml:space="preserve">Die Bachelorarbeit </w:t>
      </w:r>
      <w:r w:rsidR="003B75C3">
        <w:t>von</w:t>
      </w:r>
      <w:r w:rsidR="00E56548">
        <w:t xml:space="preserve"> </w:t>
      </w:r>
      <w:proofErr w:type="spellStart"/>
      <w:r w:rsidR="00E56548">
        <w:t>Torlak</w:t>
      </w:r>
      <w:proofErr w:type="spellEnd"/>
      <w:r w:rsidR="00E56548">
        <w:t xml:space="preserve">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0252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5ZWY0N2ZjMi04ZWJhLTQ0M2QtOGQyMy1iNDFlM2QzOWU2MDIiLCJUZXh0IjoiWzE3XSIsIldBSVZlcnNpb24iOiI2LjE0LjAuMCJ9}</w:instrText>
          </w:r>
          <w:r w:rsidR="00E56548">
            <w:fldChar w:fldCharType="separate"/>
          </w:r>
          <w:r w:rsidR="0002521C">
            <w:t>[17]</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07953C97" w:rsidR="005707FB" w:rsidRDefault="007B380C" w:rsidP="00645437">
      <w:proofErr w:type="spellStart"/>
      <w:r>
        <w:t>Sohl</w:t>
      </w:r>
      <w:proofErr w:type="spellEnd"/>
      <w:r>
        <w:t xml:space="preserve"> </w:t>
      </w:r>
      <w:r w:rsidR="008C1D1B">
        <w:t>knüpft in seiner Bachelorarbeit</w:t>
      </w:r>
      <w:r>
        <w:t xml:space="preserve"> </w:t>
      </w:r>
      <w:sdt>
        <w:sdtPr>
          <w:alias w:val="To edit, see citavi.com/edit"/>
          <w:tag w:val="CitaviPlaceholder#0b03eaed-a794-46a1-bd4d-d5a2b253ec6c"/>
          <w:id w:val="-893966898"/>
          <w:placeholder>
            <w:docPart w:val="DefaultPlaceholder_-1854013440"/>
          </w:placeholder>
        </w:sdtPr>
        <w:sdtContent>
          <w:r>
            <w:fldChar w:fldCharType="begin"/>
          </w:r>
          <w:r w:rsidR="000252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xOF0ifV19LCJUYWciOiJDaXRhdmlQbGFjZWhvbGRlciMwYjAzZWFlZC1hNzk0LTQ2YTEtYmQ0ZC1kNWEyYjI1M2VjNmMiLCJUZXh0IjoiWzE4XSIsIldBSVZlcnNpb24iOiI2LjE0LjAuMCJ9}</w:instrText>
          </w:r>
          <w:r>
            <w:fldChar w:fldCharType="separate"/>
          </w:r>
          <w:r w:rsidR="0002521C">
            <w:t>[18]</w:t>
          </w:r>
          <w:r>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r w:rsidR="00960969">
        <w:t xml:space="preserve">Daten </w:t>
      </w:r>
      <w:r w:rsidR="00225638">
        <w:t>um</w:t>
      </w:r>
      <w:r>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proofErr w:type="spellStart"/>
      <w:r w:rsidR="00D53351" w:rsidRPr="007B380C">
        <w:rPr>
          <w:i/>
          <w:iCs/>
          <w:color w:val="70AD47" w:themeColor="accent6"/>
        </w:rPr>
        <w:t>Decision-Tree</w:t>
      </w:r>
      <w:proofErr w:type="spellEnd"/>
      <w:r w:rsidR="00D53351" w:rsidRPr="007B380C">
        <w:rPr>
          <w:i/>
          <w:iCs/>
          <w:color w:val="70AD47" w:themeColor="accent6"/>
        </w:rPr>
        <w:t xml:space="preserve"> </w:t>
      </w:r>
      <w:r w:rsidR="00D53351" w:rsidRPr="009744C1">
        <w:t>und</w:t>
      </w:r>
      <w:r w:rsidR="00D53351">
        <w:rPr>
          <w:i/>
          <w:iCs/>
        </w:rPr>
        <w:t xml:space="preserve"> </w:t>
      </w:r>
      <w:r w:rsidR="009744C1" w:rsidRPr="007B380C">
        <w:rPr>
          <w:i/>
          <w:iCs/>
          <w:color w:val="70AD47" w:themeColor="accent6"/>
        </w:rPr>
        <w:t>K-</w:t>
      </w:r>
      <w:proofErr w:type="spellStart"/>
      <w:r w:rsidR="009744C1" w:rsidRPr="007B380C">
        <w:rPr>
          <w:i/>
          <w:iCs/>
          <w:color w:val="70AD47" w:themeColor="accent6"/>
        </w:rPr>
        <w:t>Nearest</w:t>
      </w:r>
      <w:proofErr w:type="spellEnd"/>
      <w:r w:rsidR="009744C1" w:rsidRPr="007B380C">
        <w:rPr>
          <w:i/>
          <w:iCs/>
          <w:color w:val="70AD47" w:themeColor="accent6"/>
        </w:rPr>
        <w:t>-</w:t>
      </w:r>
      <w:proofErr w:type="spellStart"/>
      <w:r w:rsidR="009744C1" w:rsidRPr="007B380C">
        <w:rPr>
          <w:i/>
          <w:iCs/>
          <w:color w:val="70AD47" w:themeColor="accent6"/>
        </w:rPr>
        <w:t>Neighbour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durch die SVM erzielt, welche eine</w:t>
      </w:r>
      <w:r w:rsidR="00343DFE">
        <w:t>n</w:t>
      </w:r>
      <w:r w:rsidR="00703D8F">
        <w:t xml:space="preserve"> </w:t>
      </w:r>
      <w:r w:rsidR="00343DFE">
        <w:t>Accuracy-Wert</w:t>
      </w:r>
      <w:r w:rsidR="00AF76F3">
        <w:t xml:space="preserve"> von 93,9% auf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t>.</w:t>
      </w:r>
    </w:p>
    <w:p w14:paraId="75AD5605" w14:textId="0DB6F5F3" w:rsidR="000A4A20" w:rsidRDefault="000774E7" w:rsidP="00645437">
      <w:r>
        <w:lastRenderedPageBreak/>
        <w:t xml:space="preserve">Auch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9D55F6">
            <w:t>Fischer</w:t>
          </w:r>
          <w:r w:rsidR="00D30B94">
            <w:fldChar w:fldCharType="end"/>
          </w:r>
        </w:sdtContent>
      </w:sdt>
      <w:r>
        <w:t xml:space="preserve"> fokussiert sich in seiner Masterarbeit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Deep-Q-Learning-Netzen</w:t>
      </w:r>
      <w:r w:rsidR="00D57212">
        <w:t xml:space="preserve"> (DQLN)</w:t>
      </w:r>
      <w:r w:rsidR="00E3772C">
        <w:t xml:space="preserve">. Letztere zählen anders als die übrigen erprobten Ansätze nicht mehr zu den </w:t>
      </w:r>
      <w:r w:rsidR="00E3772C" w:rsidRPr="00E3772C">
        <w:rPr>
          <w:i/>
          <w:iCs/>
        </w:rPr>
        <w:t>überwachten</w:t>
      </w:r>
      <w:r w:rsidR="00E3772C">
        <w:t xml:space="preserve">, sondern zu den </w:t>
      </w:r>
      <w:r w:rsidR="00E3772C" w:rsidRPr="00FB1607">
        <w:rPr>
          <w:i/>
          <w:iCs/>
          <w:color w:val="70AD47" w:themeColor="accent6"/>
        </w:rPr>
        <w:t>bestärkenden Lernverfahren</w:t>
      </w:r>
      <w:r w:rsidR="00E3772C">
        <w:t>.</w:t>
      </w:r>
      <w:r w:rsidR="000A4A20">
        <w:t xml:space="preserve"> </w:t>
      </w:r>
      <w:r w:rsidR="00FB1607">
        <w:t>Im Zuge</w:t>
      </w:r>
      <w:r w:rsidR="000A4A20">
        <w:t xml:space="preserve"> der Datenvorverarbeitung setzte Fischer anders als </w:t>
      </w:r>
      <w:proofErr w:type="spellStart"/>
      <w:r w:rsidR="000A4A20">
        <w:t>Sohl</w:t>
      </w:r>
      <w:proofErr w:type="spellEnd"/>
      <w:r w:rsidR="000A4A20">
        <w:t xml:space="preserve">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Default="0084159F" w:rsidP="00645437">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2E4E29">
        <w:rPr>
          <w:color w:val="FF0000"/>
        </w:rPr>
        <w:t>+ keine festen Zeitintervalle mehr, weil Nonsens</w:t>
      </w:r>
    </w:p>
    <w:p w14:paraId="74A7343E" w14:textId="1D47ACFD" w:rsidR="00BD43D5" w:rsidRPr="009753F0" w:rsidRDefault="00BD43D5" w:rsidP="00BD43D5">
      <w:pPr>
        <w:pStyle w:val="berschrift2"/>
        <w:rPr>
          <w:lang w:val="en-GB"/>
        </w:rPr>
      </w:pPr>
      <w:bookmarkStart w:id="38" w:name="_Toc138262147"/>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8"/>
    </w:p>
    <w:p w14:paraId="0EAEE41C" w14:textId="77777777" w:rsidR="008F7695" w:rsidRPr="00375724" w:rsidRDefault="008F7695" w:rsidP="003F6879">
      <w:pPr>
        <w:rPr>
          <w:color w:val="70AD47" w:themeColor="accent6"/>
          <w:lang w:val="en-GB"/>
        </w:rPr>
      </w:pPr>
    </w:p>
    <w:p w14:paraId="065E4072" w14:textId="30DFA44D"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30E87773"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02521C">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wXSJ9XX0sIlRhZyI6IkNpdGF2aVBsYWNlaG9sZGVyI2ZkNzA3MjI1LTIxZDAtNDUwZC1iNzczLTI3MzA5ZjQ0MThhMSIsIlRleHQiOiJbMjBdIiwiV0FJVmVyc2lvbiI6IjYuMTQuMC4wIn0=}</w:instrText>
          </w:r>
          <w:r w:rsidR="007B04DD" w:rsidRPr="006C000F">
            <w:rPr>
              <w:color w:val="70AD47" w:themeColor="accent6"/>
            </w:rPr>
            <w:fldChar w:fldCharType="separate"/>
          </w:r>
          <w:r w:rsidR="0002521C">
            <w:rPr>
              <w:color w:val="70AD47" w:themeColor="accent6"/>
            </w:rPr>
            <w:t>[20]</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9" w:name="_Toc138262148"/>
      <w:r w:rsidRPr="009C1F52">
        <w:t xml:space="preserve">Vehicle Classification </w:t>
      </w:r>
      <w:proofErr w:type="spellStart"/>
      <w:r w:rsidRPr="009C1F52">
        <w:t>using</w:t>
      </w:r>
      <w:proofErr w:type="spellEnd"/>
      <w:r w:rsidRPr="009C1F52">
        <w:t xml:space="preserve"> GPS Data</w:t>
      </w:r>
      <w:bookmarkEnd w:id="39"/>
    </w:p>
    <w:p w14:paraId="7ABDB801" w14:textId="69C38B1E" w:rsidR="007B04DD" w:rsidRPr="006C000F" w:rsidRDefault="00C81726" w:rsidP="007B04DD">
      <w:pPr>
        <w:rPr>
          <w:color w:val="70AD47" w:themeColor="accent6"/>
        </w:rPr>
      </w:pPr>
      <w:r w:rsidRPr="006C000F">
        <w:rPr>
          <w:color w:val="70AD47" w:themeColor="accent6"/>
        </w:rPr>
        <w:t xml:space="preserve">Ähnlich zur Arbeit von </w:t>
      </w:r>
      <w:proofErr w:type="spellStart"/>
      <w:r w:rsidRPr="006C000F">
        <w:rPr>
          <w:color w:val="70AD47" w:themeColor="accent6"/>
        </w:rPr>
        <w:t>Sohl</w:t>
      </w:r>
      <w:proofErr w:type="spellEnd"/>
      <w:r w:rsidRPr="006C000F">
        <w:rPr>
          <w:color w:val="70AD47" w:themeColor="accent6"/>
        </w:rPr>
        <w:t>.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696B9975"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02521C">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MV0ifV19LCJUYWciOiJDaXRhdmlQbGFjZWhvbGRlciMxN2Y1MzhhMC03NTBlLTRjM2EtYmI2ZC1iNGI4MDNlZmMzZTgiLCJUZXh0IjoiWzIxXSIsIldBSVZlcnNpb24iOiI2LjE0LjAuMCJ9}</w:instrText>
          </w:r>
          <w:r w:rsidR="00C81726" w:rsidRPr="006C000F">
            <w:rPr>
              <w:color w:val="70AD47" w:themeColor="accent6"/>
            </w:rPr>
            <w:fldChar w:fldCharType="separate"/>
          </w:r>
          <w:r w:rsidR="0002521C">
            <w:rPr>
              <w:color w:val="70AD47" w:themeColor="accent6"/>
            </w:rPr>
            <w:t>[21]</w:t>
          </w:r>
          <w:r w:rsidR="00C81726" w:rsidRPr="006C000F">
            <w:rPr>
              <w:color w:val="70AD47" w:themeColor="accent6"/>
            </w:rPr>
            <w:fldChar w:fldCharType="end"/>
          </w:r>
        </w:sdtContent>
      </w:sdt>
    </w:p>
    <w:p w14:paraId="4DC6A430" w14:textId="3CEAE2B5" w:rsidR="00BD43D5" w:rsidRDefault="006C000F" w:rsidP="00FD0C14">
      <w:pPr>
        <w:pStyle w:val="berschrift1"/>
      </w:pPr>
      <w:bookmarkStart w:id="40" w:name="_Toc138262149"/>
      <w:r>
        <w:lastRenderedPageBreak/>
        <w:t>Datengrundlage</w:t>
      </w:r>
      <w:bookmarkEnd w:id="40"/>
    </w:p>
    <w:p w14:paraId="3777B2A0" w14:textId="2BD3BE71" w:rsidR="00F2088B" w:rsidRPr="00F2088B" w:rsidRDefault="00074A4B" w:rsidP="00F2088B">
      <w:pPr>
        <w:pStyle w:val="berschrift2"/>
      </w:pPr>
      <w:bookmarkStart w:id="41" w:name="_Toc138262150"/>
      <w:r>
        <w:t xml:space="preserve">Gewinnung der </w:t>
      </w:r>
      <w:r w:rsidR="00281A17">
        <w:t>Ausgangsdaten</w:t>
      </w:r>
      <w:bookmarkEnd w:id="41"/>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2" w:name="_Toc138262151"/>
      <w:r>
        <w:t>Beschreibung de</w:t>
      </w:r>
      <w:r w:rsidR="00E20F0B">
        <w:t xml:space="preserve">r </w:t>
      </w:r>
      <w:r w:rsidR="00281A17">
        <w:t>Ausgangsdaten</w:t>
      </w:r>
      <w:bookmarkEnd w:id="42"/>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3" w:name="_Toc138262152"/>
      <w:r>
        <w:t>Weiterverarbeitung zu Bewegungsdaten</w:t>
      </w:r>
      <w:bookmarkEnd w:id="43"/>
    </w:p>
    <w:p w14:paraId="335E1FCA" w14:textId="3BFBDC74" w:rsidR="009130EA" w:rsidRDefault="009130EA" w:rsidP="009130EA">
      <w:pPr>
        <w:pStyle w:val="berschrift1"/>
      </w:pPr>
      <w:bookmarkStart w:id="44" w:name="_Toc138262153"/>
      <w:r>
        <w:lastRenderedPageBreak/>
        <w:t>Anforderungen und Gesamtkonzept der Klassifikation</w:t>
      </w:r>
      <w:bookmarkEnd w:id="44"/>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5" w:name="_Toc138262154"/>
      <w:r>
        <w:lastRenderedPageBreak/>
        <w:t>Umsetzung des Map-Matchings</w:t>
      </w:r>
      <w:bookmarkEnd w:id="45"/>
    </w:p>
    <w:p w14:paraId="5792F5F8" w14:textId="50D4CD24" w:rsidR="00FC5A6A" w:rsidRPr="00436DC8" w:rsidRDefault="00693EC4" w:rsidP="00FC5A6A">
      <w:pPr>
        <w:pStyle w:val="berschrift2"/>
        <w:numPr>
          <w:ilvl w:val="1"/>
          <w:numId w:val="1"/>
        </w:numPr>
        <w:ind w:left="680" w:hanging="680"/>
        <w:rPr>
          <w:color w:val="FF0000"/>
        </w:rPr>
      </w:pPr>
      <w:bookmarkStart w:id="46" w:name="_Toc138262155"/>
      <w:r w:rsidRPr="00436DC8">
        <w:rPr>
          <w:color w:val="FF0000"/>
        </w:rPr>
        <w:t>Einrichtung der Valhalla-Engine</w:t>
      </w:r>
      <w:bookmarkEnd w:id="46"/>
    </w:p>
    <w:p w14:paraId="406A6F1B" w14:textId="2634DCF8" w:rsidR="00693EC4" w:rsidRPr="00693EC4" w:rsidRDefault="00693EC4" w:rsidP="00693EC4">
      <w:pPr>
        <w:pStyle w:val="berschrift2"/>
      </w:pPr>
      <w:bookmarkStart w:id="47" w:name="_Toc138262156"/>
      <w:r>
        <w:t>Umsetzung</w:t>
      </w:r>
      <w:r w:rsidR="003D33AD">
        <w:t xml:space="preserve"> und Evaluierung</w:t>
      </w:r>
      <w:r>
        <w:t xml:space="preserve"> des Road-</w:t>
      </w:r>
      <w:proofErr w:type="spellStart"/>
      <w:r>
        <w:t>Snappings</w:t>
      </w:r>
      <w:bookmarkEnd w:id="47"/>
      <w:proofErr w:type="spellEnd"/>
    </w:p>
    <w:p w14:paraId="3C097719" w14:textId="702D6F38" w:rsidR="009130EA" w:rsidRDefault="00693EC4" w:rsidP="009130EA">
      <w:pPr>
        <w:pStyle w:val="berschrift2"/>
      </w:pPr>
      <w:bookmarkStart w:id="48" w:name="_Toc138262157"/>
      <w:r>
        <w:t>Vorklassifikation zur Bestimmung des korrekten Matching-Modus</w:t>
      </w:r>
      <w:bookmarkEnd w:id="48"/>
    </w:p>
    <w:p w14:paraId="4578045B" w14:textId="1499E1F1" w:rsidR="00693EC4" w:rsidRDefault="00693EC4" w:rsidP="00693EC4">
      <w:pPr>
        <w:pStyle w:val="berschrift3"/>
      </w:pPr>
      <w:bookmarkStart w:id="49" w:name="_Toc138262158"/>
      <w:r>
        <w:t>Erzeugung des Trainingsdatensatzes</w:t>
      </w:r>
      <w:bookmarkEnd w:id="49"/>
    </w:p>
    <w:p w14:paraId="1606C398" w14:textId="674E40BD" w:rsidR="00693EC4" w:rsidRDefault="00693EC4" w:rsidP="00693EC4">
      <w:pPr>
        <w:pStyle w:val="berschrift3"/>
      </w:pPr>
      <w:bookmarkStart w:id="50" w:name="_Toc138262159"/>
      <w:r>
        <w:t>Auswahl des Klassifikators</w:t>
      </w:r>
      <w:bookmarkEnd w:id="50"/>
    </w:p>
    <w:p w14:paraId="2B22C7CE" w14:textId="294D5ED6" w:rsidR="00693EC4" w:rsidRPr="00693EC4" w:rsidRDefault="00693EC4" w:rsidP="00693EC4">
      <w:pPr>
        <w:pStyle w:val="berschrift3"/>
      </w:pPr>
      <w:bookmarkStart w:id="51" w:name="_Toc138262160"/>
      <w:r>
        <w:t>Evaluierung</w:t>
      </w:r>
      <w:bookmarkEnd w:id="51"/>
      <w:r w:rsidR="003D33AD">
        <w:t xml:space="preserve"> </w:t>
      </w:r>
    </w:p>
    <w:p w14:paraId="1EE58D22" w14:textId="5512FE5A" w:rsidR="00074A4B" w:rsidRDefault="00074A4B" w:rsidP="00074A4B">
      <w:pPr>
        <w:pStyle w:val="berschrift1"/>
      </w:pPr>
      <w:bookmarkStart w:id="52" w:name="_Toc138262161"/>
      <w:r>
        <w:lastRenderedPageBreak/>
        <w:t>Umsetzung der Klassifikation</w:t>
      </w:r>
      <w:bookmarkEnd w:id="52"/>
    </w:p>
    <w:p w14:paraId="3298E325" w14:textId="65D5BDF5" w:rsidR="00A43AD1" w:rsidRDefault="00A43AD1" w:rsidP="00A43AD1">
      <w:pPr>
        <w:pStyle w:val="berschrift3"/>
        <w:numPr>
          <w:ilvl w:val="2"/>
          <w:numId w:val="1"/>
        </w:numPr>
      </w:pPr>
      <w:bookmarkStart w:id="53" w:name="_Toc138262162"/>
      <w:r>
        <w:t xml:space="preserve">Erzeugung der Trainingsdatensätze </w:t>
      </w:r>
      <w:r w:rsidRPr="00A43AD1">
        <w:rPr>
          <w:color w:val="70AD47" w:themeColor="accent6"/>
        </w:rPr>
        <w:t>(inkl. Vorverarbeitungen)</w:t>
      </w:r>
      <w:bookmarkEnd w:id="53"/>
    </w:p>
    <w:p w14:paraId="585BDD1B" w14:textId="222AE0B2" w:rsidR="00A43AD1" w:rsidRDefault="00A43AD1" w:rsidP="00A43AD1">
      <w:pPr>
        <w:pStyle w:val="berschrift3"/>
      </w:pPr>
      <w:bookmarkStart w:id="54" w:name="_Toc138262163"/>
      <w:r>
        <w:t>Training und Optimierung der Modelle</w:t>
      </w:r>
      <w:bookmarkEnd w:id="54"/>
    </w:p>
    <w:p w14:paraId="33F2412B" w14:textId="3204FFE7" w:rsidR="00A43AD1" w:rsidRPr="00A43AD1" w:rsidRDefault="00A43AD1" w:rsidP="00A43AD1">
      <w:pPr>
        <w:pStyle w:val="berschrift3"/>
      </w:pPr>
      <w:bookmarkStart w:id="55" w:name="_Toc138262164"/>
      <w:r>
        <w:t>Vorstellung der besten Klassifikatoren</w:t>
      </w:r>
      <w:bookmarkEnd w:id="55"/>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6" w:name="_Toc138262165"/>
      <w:r>
        <w:lastRenderedPageBreak/>
        <w:t>Evaluierung</w:t>
      </w:r>
      <w:r w:rsidR="00436DC8">
        <w:t xml:space="preserve"> </w:t>
      </w:r>
      <w:r w:rsidR="00436DC8" w:rsidRPr="00436DC8">
        <w:rPr>
          <w:color w:val="FF0000"/>
        </w:rPr>
        <w:t>und Diskussion</w:t>
      </w:r>
      <w:bookmarkEnd w:id="56"/>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7" w:name="_Toc138262166"/>
      <w:r w:rsidRPr="002D6A27">
        <w:lastRenderedPageBreak/>
        <w:t>Zusammenfassung und Ausblick</w:t>
      </w:r>
      <w:bookmarkEnd w:id="57"/>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8" w:name="_Toc138262167"/>
      <w:r w:rsidRPr="002D6A27">
        <w:lastRenderedPageBreak/>
        <w:t>Quellenverzeichnis</w:t>
      </w:r>
      <w:bookmarkEnd w:id="58"/>
    </w:p>
    <w:sdt>
      <w:sdtPr>
        <w:tag w:val="CitaviBibliography"/>
        <w:id w:val="-586609109"/>
        <w:placeholder>
          <w:docPart w:val="DefaultPlaceholder_-1854013440"/>
        </w:placeholder>
      </w:sdtPr>
      <w:sdtContent>
        <w:p w14:paraId="43865F2E" w14:textId="77777777" w:rsidR="0002521C" w:rsidRDefault="00814669" w:rsidP="0002521C">
          <w:pPr>
            <w:pStyle w:val="CitaviBibliographyEntry"/>
          </w:pPr>
          <w:r>
            <w:fldChar w:fldCharType="begin"/>
          </w:r>
          <w:r w:rsidRPr="0002521C">
            <w:instrText>ADDIN CitaviBibliography</w:instrText>
          </w:r>
          <w:r>
            <w:fldChar w:fldCharType="separate"/>
          </w:r>
          <w:r w:rsidR="0002521C">
            <w:t>[1]</w:t>
          </w:r>
          <w:r w:rsidR="0002521C">
            <w:tab/>
          </w:r>
          <w:bookmarkStart w:id="59" w:name="_CTVL0013603186579b04970937f6064970cd1d3"/>
          <w:r w:rsidR="0002521C">
            <w:t xml:space="preserve">Gartner. </w:t>
          </w:r>
          <w:r w:rsidR="0002521C" w:rsidRPr="0002521C">
            <w:rPr>
              <w:lang w:val="en-GB"/>
            </w:rPr>
            <w:t>„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02521C" w:rsidRPr="0002521C">
            <w:rPr>
              <w:lang w:val="en-GB"/>
            </w:rPr>
            <w:t>Zugriff</w:t>
          </w:r>
          <w:proofErr w:type="spellEnd"/>
          <w:r w:rsidR="0002521C" w:rsidRPr="0002521C">
            <w:rPr>
              <w:lang w:val="en-GB"/>
            </w:rPr>
            <w:t xml:space="preserve"> am: 20. </w:t>
          </w:r>
          <w:r w:rsidR="0002521C">
            <w:t>Juni 2023).</w:t>
          </w:r>
        </w:p>
        <w:bookmarkEnd w:id="59"/>
        <w:p w14:paraId="1F0B1971" w14:textId="77777777" w:rsidR="0002521C" w:rsidRDefault="0002521C" w:rsidP="0002521C">
          <w:pPr>
            <w:pStyle w:val="CitaviBibliographyEntry"/>
          </w:pPr>
          <w:r>
            <w:t>[2]</w:t>
          </w:r>
          <w:r>
            <w:tab/>
          </w:r>
          <w:bookmarkStart w:id="60" w:name="_CTVL0016714e6a8b31e4393921c2efbbda8587a"/>
          <w:r>
            <w:t>IZK. „5GKC: 5G basiertes Testfeld für das automatisierte Fahren.” https://​5gkc.net​/​ (Zugriff am: 20. Juni 2023).</w:t>
          </w:r>
        </w:p>
        <w:bookmarkEnd w:id="60"/>
        <w:p w14:paraId="201B2C73" w14:textId="77777777" w:rsidR="0002521C" w:rsidRDefault="0002521C" w:rsidP="0002521C">
          <w:pPr>
            <w:pStyle w:val="CitaviBibliographyEntry"/>
          </w:pPr>
          <w:r>
            <w:t>[3]</w:t>
          </w:r>
          <w:r>
            <w:tab/>
          </w:r>
          <w:bookmarkStart w:id="61"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61"/>
          <w:r>
            <w:t xml:space="preserve"> </w:t>
          </w:r>
          <w:r w:rsidRPr="0002521C">
            <w:rPr>
              <w:i/>
            </w:rPr>
            <w:t xml:space="preserve">Handbuch Fahrerassistenzsysteme: Grundlagen, Komponenten und Systeme für aktive Sicherheit und Komfort, </w:t>
          </w:r>
          <w:r w:rsidRPr="0002521C">
            <w:t>3. Aufl. (ATZ/MTZ-Fachbuch). Wiesbaden: Springer Vieweg, 2015. [Online]. Verfügbar unter: https://​ebookcentral.proquest.com​/​lib/​kxp/​detail.action​?​docID=​1997888</w:t>
          </w:r>
        </w:p>
        <w:p w14:paraId="7B60DDE6" w14:textId="77777777" w:rsidR="0002521C" w:rsidRPr="0002521C" w:rsidRDefault="0002521C" w:rsidP="0002521C">
          <w:pPr>
            <w:pStyle w:val="CitaviBibliographyEntry"/>
            <w:rPr>
              <w:lang w:val="en-GB"/>
            </w:rPr>
          </w:pPr>
          <w:r w:rsidRPr="0002521C">
            <w:rPr>
              <w:lang w:val="en-GB"/>
            </w:rPr>
            <w:t>[4]</w:t>
          </w:r>
          <w:r w:rsidRPr="0002521C">
            <w:rPr>
              <w:lang w:val="en-GB"/>
            </w:rPr>
            <w:tab/>
          </w:r>
          <w:bookmarkStart w:id="62" w:name="_CTVL001c3ad1922bbaa4690a18753c802f82bad"/>
          <w:r w:rsidRPr="0002521C">
            <w:rPr>
              <w:lang w:val="en-GB"/>
            </w:rPr>
            <w:t>E. D. Kaplan und C. J. Hegarty,</w:t>
          </w:r>
          <w:bookmarkEnd w:id="62"/>
          <w:r w:rsidRPr="0002521C">
            <w:rPr>
              <w:lang w:val="en-GB"/>
            </w:rPr>
            <w:t xml:space="preserve"> </w:t>
          </w:r>
          <w:r w:rsidRPr="0002521C">
            <w:rPr>
              <w:i/>
              <w:lang w:val="en-GB"/>
            </w:rPr>
            <w:t xml:space="preserve">Understanding GPS/GNSS: Principles and applications </w:t>
          </w:r>
          <w:r w:rsidRPr="0002521C">
            <w:rPr>
              <w:lang w:val="en-GB"/>
            </w:rPr>
            <w:t>(GNSS technology and applications series). Boston, London: Artech House, 2017.</w:t>
          </w:r>
        </w:p>
        <w:p w14:paraId="25D93A0E" w14:textId="77777777" w:rsidR="0002521C" w:rsidRDefault="0002521C" w:rsidP="0002521C">
          <w:pPr>
            <w:pStyle w:val="CitaviBibliographyEntry"/>
          </w:pPr>
          <w:r w:rsidRPr="0002521C">
            <w:rPr>
              <w:lang w:val="en-GB"/>
            </w:rPr>
            <w:t>[5]</w:t>
          </w:r>
          <w:r w:rsidRPr="0002521C">
            <w:rPr>
              <w:lang w:val="en-GB"/>
            </w:rPr>
            <w:tab/>
          </w:r>
          <w:bookmarkStart w:id="63" w:name="_CTVL0017f104fa0073b4b0bb636bb25d3fae8ee"/>
          <w:r w:rsidRPr="0002521C">
            <w:rPr>
              <w:lang w:val="en-GB"/>
            </w:rPr>
            <w:t>Wikipedia. „</w:t>
          </w:r>
          <w:proofErr w:type="spellStart"/>
          <w:r w:rsidRPr="0002521C">
            <w:rPr>
              <w:lang w:val="en-GB"/>
            </w:rPr>
            <w:t>Globales</w:t>
          </w:r>
          <w:proofErr w:type="spellEnd"/>
          <w:r w:rsidRPr="0002521C">
            <w:rPr>
              <w:lang w:val="en-GB"/>
            </w:rPr>
            <w:t xml:space="preserve"> </w:t>
          </w:r>
          <w:proofErr w:type="spellStart"/>
          <w:r w:rsidRPr="0002521C">
            <w:rPr>
              <w:lang w:val="en-GB"/>
            </w:rPr>
            <w:t>Navigationssatellitensystem</w:t>
          </w:r>
          <w:proofErr w:type="spellEnd"/>
          <w:r w:rsidRPr="0002521C">
            <w:rPr>
              <w:lang w:val="en-GB"/>
            </w:rPr>
            <w:t>.” https://​de.wikipedia.org​/​w/​index.php​?​title=​Globales_Navigationssatellitensystem&amp;​oldid=​233312836 (</w:t>
          </w:r>
          <w:proofErr w:type="spellStart"/>
          <w:r w:rsidRPr="0002521C">
            <w:rPr>
              <w:lang w:val="en-GB"/>
            </w:rPr>
            <w:t>Zugriff</w:t>
          </w:r>
          <w:proofErr w:type="spellEnd"/>
          <w:r w:rsidRPr="0002521C">
            <w:rPr>
              <w:lang w:val="en-GB"/>
            </w:rPr>
            <w:t xml:space="preserve"> am: 22. </w:t>
          </w:r>
          <w:r>
            <w:t>Juni 2023).</w:t>
          </w:r>
        </w:p>
        <w:bookmarkEnd w:id="63"/>
        <w:p w14:paraId="2D0FF18D" w14:textId="77777777" w:rsidR="0002521C" w:rsidRPr="0002521C" w:rsidRDefault="0002521C" w:rsidP="0002521C">
          <w:pPr>
            <w:pStyle w:val="CitaviBibliographyEntry"/>
            <w:rPr>
              <w:lang w:val="en-GB"/>
            </w:rPr>
          </w:pPr>
          <w:r>
            <w:t>[6]</w:t>
          </w:r>
          <w:r>
            <w:tab/>
          </w:r>
          <w:bookmarkStart w:id="64" w:name="_CTVL0017f51b3d680c746ea8881fa17a94c35b4"/>
          <w:proofErr w:type="spellStart"/>
          <w:r>
            <w:t>magicmaps</w:t>
          </w:r>
          <w:proofErr w:type="spellEnd"/>
          <w:r>
            <w:t>. „Wie funktioniert Satellitennavigation?” https://​www.magicmaps.de​/​gnss-​wissen/​wie-​funktioniert-​gps/​?​</w:t>
          </w:r>
          <w:r w:rsidRPr="0002521C">
            <w:rPr>
              <w:lang w:val="en-GB"/>
            </w:rPr>
            <w:t>L=​0 (</w:t>
          </w:r>
          <w:proofErr w:type="spellStart"/>
          <w:r w:rsidRPr="0002521C">
            <w:rPr>
              <w:lang w:val="en-GB"/>
            </w:rPr>
            <w:t>Zugriff</w:t>
          </w:r>
          <w:proofErr w:type="spellEnd"/>
          <w:r w:rsidRPr="0002521C">
            <w:rPr>
              <w:lang w:val="en-GB"/>
            </w:rPr>
            <w:t xml:space="preserve"> am: 22. </w:t>
          </w:r>
          <w:proofErr w:type="spellStart"/>
          <w:r w:rsidRPr="0002521C">
            <w:rPr>
              <w:lang w:val="en-GB"/>
            </w:rPr>
            <w:t>Juni</w:t>
          </w:r>
          <w:proofErr w:type="spellEnd"/>
          <w:r w:rsidRPr="0002521C">
            <w:rPr>
              <w:lang w:val="en-GB"/>
            </w:rPr>
            <w:t xml:space="preserve"> 2023).</w:t>
          </w:r>
        </w:p>
        <w:bookmarkEnd w:id="64"/>
        <w:p w14:paraId="7CB383FE" w14:textId="77777777" w:rsidR="0002521C" w:rsidRPr="0002521C" w:rsidRDefault="0002521C" w:rsidP="0002521C">
          <w:pPr>
            <w:pStyle w:val="CitaviBibliographyEntry"/>
            <w:rPr>
              <w:lang w:val="en-GB"/>
            </w:rPr>
          </w:pPr>
          <w:r w:rsidRPr="0002521C">
            <w:rPr>
              <w:lang w:val="en-GB"/>
            </w:rPr>
            <w:t>[7]</w:t>
          </w:r>
          <w:r w:rsidRPr="0002521C">
            <w:rPr>
              <w:lang w:val="en-GB"/>
            </w:rPr>
            <w:tab/>
          </w:r>
          <w:bookmarkStart w:id="65" w:name="_CTVL001a21226a1a8b144fb993f0ad3fb6ffba8"/>
          <w:r w:rsidRPr="0002521C">
            <w:rPr>
              <w:lang w:val="en-GB"/>
            </w:rPr>
            <w:t>S. Saki und T. Hagen, „A Practical Guide to an Open-Source Map-Matching Approach for Big GPS Data,“</w:t>
          </w:r>
          <w:bookmarkEnd w:id="65"/>
          <w:r w:rsidRPr="0002521C">
            <w:rPr>
              <w:lang w:val="en-GB"/>
            </w:rPr>
            <w:t xml:space="preserve"> </w:t>
          </w:r>
          <w:r w:rsidRPr="0002521C">
            <w:rPr>
              <w:i/>
              <w:lang w:val="en-GB"/>
            </w:rPr>
            <w:t>SN COMPUT. SCI.</w:t>
          </w:r>
          <w:r w:rsidRPr="0002521C">
            <w:rPr>
              <w:lang w:val="en-GB"/>
            </w:rPr>
            <w:t xml:space="preserve">, Jg. 3, Nr. 5, 2022, </w:t>
          </w:r>
          <w:proofErr w:type="spellStart"/>
          <w:r w:rsidRPr="0002521C">
            <w:rPr>
              <w:lang w:val="en-GB"/>
            </w:rPr>
            <w:t>doi</w:t>
          </w:r>
          <w:proofErr w:type="spellEnd"/>
          <w:r w:rsidRPr="0002521C">
            <w:rPr>
              <w:lang w:val="en-GB"/>
            </w:rPr>
            <w:t>: 10.1007/s42979-022-01340-5.</w:t>
          </w:r>
        </w:p>
        <w:p w14:paraId="3A58395F" w14:textId="77777777" w:rsidR="0002521C" w:rsidRDefault="0002521C" w:rsidP="0002521C">
          <w:pPr>
            <w:pStyle w:val="CitaviBibliographyEntry"/>
          </w:pPr>
          <w:r w:rsidRPr="0002521C">
            <w:rPr>
              <w:lang w:val="en-GB"/>
            </w:rPr>
            <w:t>[8]</w:t>
          </w:r>
          <w:r w:rsidRPr="0002521C">
            <w:rPr>
              <w:lang w:val="en-GB"/>
            </w:rPr>
            <w:tab/>
          </w:r>
          <w:bookmarkStart w:id="66" w:name="_CTVL001b467f668897941c7a2bb98db80ada867"/>
          <w:r w:rsidRPr="0002521C">
            <w:rPr>
              <w:lang w:val="en-GB"/>
            </w:rPr>
            <w:t xml:space="preserve">P. Chao, Y. Xu, W. Hua und X. Zhou, „A Survey on Map-Matching Algorithms,“ </w:t>
          </w:r>
          <w:proofErr w:type="spellStart"/>
          <w:r w:rsidRPr="0002521C">
            <w:rPr>
              <w:lang w:val="en-GB"/>
            </w:rPr>
            <w:t>Okt</w:t>
          </w:r>
          <w:proofErr w:type="spellEnd"/>
          <w:r w:rsidRPr="0002521C">
            <w:rPr>
              <w:lang w:val="en-GB"/>
            </w:rPr>
            <w:t xml:space="preserve">. 2019. </w:t>
          </w:r>
          <w:r>
            <w:t>[Online]. Verfügbar unter: https://​arxiv.org​/​pdf/​1910.13065</w:t>
          </w:r>
        </w:p>
        <w:bookmarkEnd w:id="66"/>
        <w:p w14:paraId="03C6429E" w14:textId="77777777" w:rsidR="0002521C" w:rsidRPr="0002521C" w:rsidRDefault="0002521C" w:rsidP="0002521C">
          <w:pPr>
            <w:pStyle w:val="CitaviBibliographyEntry"/>
            <w:rPr>
              <w:lang w:val="en-GB"/>
            </w:rPr>
          </w:pPr>
          <w:r>
            <w:t>[9]</w:t>
          </w:r>
          <w:r>
            <w:tab/>
          </w:r>
          <w:bookmarkStart w:id="67" w:name="_CTVL0013d992f5979ee4145a2f7e5b22d949ea3"/>
          <w:r>
            <w:t xml:space="preserve">A. </w:t>
          </w:r>
          <w:proofErr w:type="spellStart"/>
          <w:r>
            <w:t>Géron</w:t>
          </w:r>
          <w:proofErr w:type="spellEnd"/>
          <w:r>
            <w:t>,</w:t>
          </w:r>
          <w:bookmarkEnd w:id="67"/>
          <w:r>
            <w:t xml:space="preserve"> </w:t>
          </w:r>
          <w:r w:rsidRPr="0002521C">
            <w:rPr>
              <w:i/>
            </w:rPr>
            <w:t xml:space="preserve">Praxiseinstieg Machine Learning mit </w:t>
          </w:r>
          <w:proofErr w:type="spellStart"/>
          <w:r w:rsidRPr="0002521C">
            <w:rPr>
              <w:i/>
            </w:rPr>
            <w:t>Scikit-Learn</w:t>
          </w:r>
          <w:proofErr w:type="spellEnd"/>
          <w:r w:rsidRPr="0002521C">
            <w:rPr>
              <w:i/>
            </w:rPr>
            <w:t xml:space="preserve">, Keras und </w:t>
          </w:r>
          <w:proofErr w:type="spellStart"/>
          <w:r w:rsidRPr="0002521C">
            <w:rPr>
              <w:i/>
            </w:rPr>
            <w:t>TensorFlow</w:t>
          </w:r>
          <w:proofErr w:type="spellEnd"/>
          <w:r w:rsidRPr="0002521C">
            <w:rPr>
              <w:i/>
            </w:rPr>
            <w:t xml:space="preserve">: Konzepte, Tools und Techniken für intelligente Systeme, </w:t>
          </w:r>
          <w:r w:rsidRPr="0002521C">
            <w:t xml:space="preserve">2. </w:t>
          </w:r>
          <w:proofErr w:type="spellStart"/>
          <w:r w:rsidRPr="0002521C">
            <w:rPr>
              <w:lang w:val="en-GB"/>
            </w:rPr>
            <w:t>Aufl</w:t>
          </w:r>
          <w:proofErr w:type="spellEnd"/>
          <w:r w:rsidRPr="0002521C">
            <w:rPr>
              <w:lang w:val="en-GB"/>
            </w:rPr>
            <w:t>. Heidelberg: O'Reilly, 2020.</w:t>
          </w:r>
        </w:p>
        <w:p w14:paraId="13999634" w14:textId="77777777" w:rsidR="0002521C" w:rsidRDefault="0002521C" w:rsidP="0002521C">
          <w:pPr>
            <w:pStyle w:val="CitaviBibliographyEntry"/>
          </w:pPr>
          <w:r w:rsidRPr="0002521C">
            <w:rPr>
              <w:lang w:val="en-GB"/>
            </w:rPr>
            <w:t>[10]</w:t>
          </w:r>
          <w:r w:rsidRPr="0002521C">
            <w:rPr>
              <w:lang w:val="en-GB"/>
            </w:rPr>
            <w:tab/>
          </w:r>
          <w:bookmarkStart w:id="68" w:name="_CTVL00134833ffae8bb46c8b775f068c74cd599"/>
          <w:r w:rsidRPr="0002521C">
            <w:rPr>
              <w:lang w:val="en-GB"/>
            </w:rPr>
            <w:t xml:space="preserve">M. </w:t>
          </w:r>
          <w:proofErr w:type="spellStart"/>
          <w:r w:rsidRPr="0002521C">
            <w:rPr>
              <w:lang w:val="en-GB"/>
            </w:rPr>
            <w:t>Grandini</w:t>
          </w:r>
          <w:proofErr w:type="spellEnd"/>
          <w:r w:rsidRPr="0002521C">
            <w:rPr>
              <w:lang w:val="en-GB"/>
            </w:rPr>
            <w:t xml:space="preserve">, E. Bagli und G. </w:t>
          </w:r>
          <w:proofErr w:type="spellStart"/>
          <w:r w:rsidRPr="0002521C">
            <w:rPr>
              <w:lang w:val="en-GB"/>
            </w:rPr>
            <w:t>Visani</w:t>
          </w:r>
          <w:proofErr w:type="spellEnd"/>
          <w:r w:rsidRPr="0002521C">
            <w:rPr>
              <w:lang w:val="en-GB"/>
            </w:rPr>
            <w:t xml:space="preserve">, „Metrics for Multi-Class Classification: an Overview,“ Aug. 2020. </w:t>
          </w:r>
          <w:r>
            <w:t>[Online]. Verfügbar unter: https://​arxiv.org​/​pdf/​2008.05756</w:t>
          </w:r>
        </w:p>
        <w:bookmarkEnd w:id="68"/>
        <w:p w14:paraId="791C65FB" w14:textId="77777777" w:rsidR="0002521C" w:rsidRDefault="0002521C" w:rsidP="0002521C">
          <w:pPr>
            <w:pStyle w:val="CitaviBibliographyEntry"/>
          </w:pPr>
          <w:r>
            <w:t>[11]</w:t>
          </w:r>
          <w:r>
            <w:tab/>
          </w:r>
          <w:bookmarkStart w:id="69" w:name="_CTVL001848fbb30e60546198ff9ecfdff0b87b4"/>
          <w:r>
            <w:t>„Valhalla Docs: Map Matching API.” https://​valhalla.github.io​/​valhalla/​api/​map-​matching/​api-​reference/​#trace-route-action (Zugriff am: 24. Juni 2023).</w:t>
          </w:r>
        </w:p>
        <w:bookmarkEnd w:id="69"/>
        <w:p w14:paraId="3E1C59A1" w14:textId="77777777" w:rsidR="0002521C" w:rsidRDefault="0002521C" w:rsidP="0002521C">
          <w:pPr>
            <w:pStyle w:val="CitaviBibliographyEntry"/>
          </w:pPr>
          <w:r>
            <w:lastRenderedPageBreak/>
            <w:t>[12]</w:t>
          </w:r>
          <w:r>
            <w:tab/>
          </w:r>
          <w:bookmarkStart w:id="70" w:name="_CTVL00156042667dc3543b3ab076992cd15f72c"/>
          <w:r>
            <w:t xml:space="preserve">Python </w:t>
          </w:r>
          <w:proofErr w:type="spellStart"/>
          <w:r>
            <w:t>Foundation</w:t>
          </w:r>
          <w:proofErr w:type="spellEnd"/>
          <w:r>
            <w:t xml:space="preserve">. „Python </w:t>
          </w:r>
          <w:proofErr w:type="spellStart"/>
          <w:r>
            <w:t>documentation</w:t>
          </w:r>
          <w:proofErr w:type="spellEnd"/>
          <w:r>
            <w:t>: General Python FAQ.” https://​docs.python.org​/​3/​faq/​general.html​#what-is-python-good-for (Zugriff am: 24. Juni 2023).</w:t>
          </w:r>
        </w:p>
        <w:bookmarkEnd w:id="70"/>
        <w:p w14:paraId="54F02A41" w14:textId="77777777" w:rsidR="0002521C" w:rsidRDefault="0002521C" w:rsidP="0002521C">
          <w:pPr>
            <w:pStyle w:val="CitaviBibliographyEntry"/>
          </w:pPr>
          <w:r>
            <w:t>[13]</w:t>
          </w:r>
          <w:r>
            <w:tab/>
          </w:r>
          <w:bookmarkStart w:id="71"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71"/>
        <w:p w14:paraId="33EFF11E" w14:textId="77777777" w:rsidR="0002521C" w:rsidRDefault="0002521C" w:rsidP="0002521C">
          <w:pPr>
            <w:pStyle w:val="CitaviBibliographyEntry"/>
          </w:pPr>
          <w:r>
            <w:t>[14]</w:t>
          </w:r>
          <w:r>
            <w:tab/>
          </w:r>
          <w:bookmarkStart w:id="72" w:name="_CTVL001fb7eb4330bee48868917dececa3be2a6"/>
          <w:proofErr w:type="spellStart"/>
          <w:r>
            <w:t>pandas</w:t>
          </w:r>
          <w:proofErr w:type="spellEnd"/>
          <w:r>
            <w:t>. „</w:t>
          </w:r>
          <w:proofErr w:type="spellStart"/>
          <w:r>
            <w:t>pandas</w:t>
          </w:r>
          <w:proofErr w:type="spellEnd"/>
          <w:r>
            <w:t xml:space="preserve"> </w:t>
          </w:r>
          <w:proofErr w:type="spellStart"/>
          <w:r>
            <w:t>documentation</w:t>
          </w:r>
          <w:proofErr w:type="spellEnd"/>
          <w:r>
            <w:t>.” https://​pandas.pydata.org​/​docs/​ (Zugriff am: 24. Juni 2023).</w:t>
          </w:r>
        </w:p>
        <w:bookmarkEnd w:id="72"/>
        <w:p w14:paraId="07162429" w14:textId="77777777" w:rsidR="0002521C" w:rsidRDefault="0002521C" w:rsidP="0002521C">
          <w:pPr>
            <w:pStyle w:val="CitaviBibliographyEntry"/>
          </w:pPr>
          <w:r>
            <w:t>[15]</w:t>
          </w:r>
          <w:r>
            <w:tab/>
          </w:r>
          <w:bookmarkStart w:id="73" w:name="_CTVL00139b5bb1f61c348c5a268dd83d5dc7ed4"/>
          <w:r>
            <w:t xml:space="preserve">NumPy. „NumPy </w:t>
          </w:r>
          <w:proofErr w:type="spellStart"/>
          <w:r>
            <w:t>documentation</w:t>
          </w:r>
          <w:proofErr w:type="spellEnd"/>
          <w:r>
            <w:t>.” https://​numpy.org​/​ (Zugriff am: 24. Juni 2023).</w:t>
          </w:r>
        </w:p>
        <w:bookmarkEnd w:id="73"/>
        <w:p w14:paraId="07459E91" w14:textId="77777777" w:rsidR="0002521C" w:rsidRDefault="0002521C" w:rsidP="0002521C">
          <w:pPr>
            <w:pStyle w:val="CitaviBibliographyEntry"/>
          </w:pPr>
          <w:r>
            <w:t>[16]</w:t>
          </w:r>
          <w:r>
            <w:tab/>
          </w:r>
          <w:bookmarkStart w:id="74" w:name="_CTVL001e357c08ecaac4276bacd7a4a4bd30e95"/>
          <w:r>
            <w:t xml:space="preserve">Matplotlib. „Matplotlib: </w:t>
          </w:r>
          <w:proofErr w:type="spellStart"/>
          <w:r>
            <w:t>Visualization</w:t>
          </w:r>
          <w:proofErr w:type="spellEnd"/>
          <w:r>
            <w:t xml:space="preserve"> </w:t>
          </w:r>
          <w:proofErr w:type="spellStart"/>
          <w:r>
            <w:t>with</w:t>
          </w:r>
          <w:proofErr w:type="spellEnd"/>
          <w:r>
            <w:t xml:space="preserve"> Python.” https://​matplotlib.org​/​ (Zugriff am: 24. Juni 2023).</w:t>
          </w:r>
        </w:p>
        <w:bookmarkEnd w:id="74"/>
        <w:p w14:paraId="73B5FDF4" w14:textId="77777777" w:rsidR="0002521C" w:rsidRDefault="0002521C" w:rsidP="0002521C">
          <w:pPr>
            <w:pStyle w:val="CitaviBibliographyEntry"/>
          </w:pPr>
          <w:r>
            <w:t>[17]</w:t>
          </w:r>
          <w:r>
            <w:tab/>
          </w:r>
          <w:bookmarkStart w:id="75" w:name="_CTVL001cb05fb53c5d34552a56f572e83ecfdec"/>
          <w:r>
            <w:t xml:space="preserve">R. F. </w:t>
          </w:r>
          <w:proofErr w:type="spellStart"/>
          <w:r>
            <w:t>Torlak</w:t>
          </w:r>
          <w:proofErr w:type="spellEnd"/>
          <w:r>
            <w:t>, „Detektion der Bewegung von Verkehrsteilnehmern aus Positionsdaten,“ Bachelorarbeit, Hochschule für angewandte Wissenschaften Coburg, 2022.</w:t>
          </w:r>
        </w:p>
        <w:bookmarkEnd w:id="75"/>
        <w:p w14:paraId="17CF10C9" w14:textId="77777777" w:rsidR="0002521C" w:rsidRDefault="0002521C" w:rsidP="0002521C">
          <w:pPr>
            <w:pStyle w:val="CitaviBibliographyEntry"/>
          </w:pPr>
          <w:r>
            <w:t>[18]</w:t>
          </w:r>
          <w:r>
            <w:tab/>
          </w:r>
          <w:bookmarkStart w:id="76" w:name="_CTVL0016740b9a5615f4cb8a7ab90e76ae3e990"/>
          <w:r>
            <w:t xml:space="preserve">M. </w:t>
          </w:r>
          <w:proofErr w:type="spellStart"/>
          <w:r>
            <w:t>Sohl</w:t>
          </w:r>
          <w:proofErr w:type="spellEnd"/>
          <w:r>
            <w:t>, „Klassifizierung der Bewegungsmuster von Mobilfunkteilnehmern zur erweiterten Umfeldwahrnehmung autonomer Fahrzeuge,“ Bachelorarbeit, Hochschule für angewandte Wissenschaften Coburg, 2022.</w:t>
          </w:r>
        </w:p>
        <w:bookmarkEnd w:id="76"/>
        <w:p w14:paraId="60B47BC5" w14:textId="77777777" w:rsidR="0002521C" w:rsidRDefault="0002521C" w:rsidP="0002521C">
          <w:pPr>
            <w:pStyle w:val="CitaviBibliographyEntry"/>
          </w:pPr>
          <w:r>
            <w:t>[19]</w:t>
          </w:r>
          <w:r>
            <w:tab/>
          </w:r>
          <w:bookmarkStart w:id="77" w:name="_CTVL001220b7cdd265643e0b822e591d1a0941e"/>
          <w:r>
            <w:t>D. Fischer, „Verwendung von Positionsdaten zur automatisierten Klassifizierung von Verkehrsteilnehmern mittels maschinellen Lernverfahren,“ Masterarbeit, Hochschule für angewandte Wissenschaften Coburg, 2023.</w:t>
          </w:r>
        </w:p>
        <w:bookmarkEnd w:id="77"/>
        <w:p w14:paraId="2D14CC78" w14:textId="77777777" w:rsidR="0002521C" w:rsidRPr="0002521C" w:rsidRDefault="0002521C" w:rsidP="0002521C">
          <w:pPr>
            <w:pStyle w:val="CitaviBibliographyEntry"/>
            <w:rPr>
              <w:lang w:val="en-GB"/>
            </w:rPr>
          </w:pPr>
          <w:r w:rsidRPr="0002521C">
            <w:rPr>
              <w:lang w:val="en-GB"/>
            </w:rPr>
            <w:t>[20]</w:t>
          </w:r>
          <w:r w:rsidRPr="0002521C">
            <w:rPr>
              <w:lang w:val="en-GB"/>
            </w:rPr>
            <w:tab/>
          </w:r>
          <w:bookmarkStart w:id="78" w:name="_CTVL0011a41ca57e0cf408eaff41d383455eabe"/>
          <w:r w:rsidRPr="0002521C">
            <w:rPr>
              <w:lang w:val="en-GB"/>
            </w:rPr>
            <w:t xml:space="preserve">Matteo </w:t>
          </w:r>
          <w:proofErr w:type="spellStart"/>
          <w:r w:rsidRPr="0002521C">
            <w:rPr>
              <w:lang w:val="en-GB"/>
            </w:rPr>
            <w:t>Simoncini</w:t>
          </w:r>
          <w:proofErr w:type="spellEnd"/>
          <w:r w:rsidRPr="0002521C">
            <w:rPr>
              <w:lang w:val="en-GB"/>
            </w:rPr>
            <w:t xml:space="preserve">, Leonardo </w:t>
          </w:r>
          <w:proofErr w:type="spellStart"/>
          <w:r w:rsidRPr="0002521C">
            <w:rPr>
              <w:lang w:val="en-GB"/>
            </w:rPr>
            <w:t>Taccari</w:t>
          </w:r>
          <w:proofErr w:type="spellEnd"/>
          <w:r w:rsidRPr="0002521C">
            <w:rPr>
              <w:lang w:val="en-GB"/>
            </w:rPr>
            <w:t xml:space="preserve">, Francesco Sambo, Luca </w:t>
          </w:r>
          <w:proofErr w:type="spellStart"/>
          <w:r w:rsidRPr="0002521C">
            <w:rPr>
              <w:lang w:val="en-GB"/>
            </w:rPr>
            <w:t>Bravi</w:t>
          </w:r>
          <w:proofErr w:type="spellEnd"/>
          <w:r w:rsidRPr="0002521C">
            <w:rPr>
              <w:lang w:val="en-GB"/>
            </w:rPr>
            <w:t xml:space="preserve">, </w:t>
          </w:r>
          <w:proofErr w:type="spellStart"/>
          <w:r w:rsidRPr="0002521C">
            <w:rPr>
              <w:lang w:val="en-GB"/>
            </w:rPr>
            <w:t>Samuele</w:t>
          </w:r>
          <w:proofErr w:type="spellEnd"/>
          <w:r w:rsidRPr="0002521C">
            <w:rPr>
              <w:lang w:val="en-GB"/>
            </w:rPr>
            <w:t xml:space="preserve"> </w:t>
          </w:r>
          <w:proofErr w:type="spellStart"/>
          <w:r w:rsidRPr="0002521C">
            <w:rPr>
              <w:lang w:val="en-GB"/>
            </w:rPr>
            <w:t>Salti</w:t>
          </w:r>
          <w:proofErr w:type="spellEnd"/>
          <w:r w:rsidRPr="0002521C">
            <w:rPr>
              <w:lang w:val="en-GB"/>
            </w:rPr>
            <w:t xml:space="preserve"> und Alessandro Lori, „Vehicle Classification from Low-Frequency GPS Data with Recurrent Neural Networks,“</w:t>
          </w:r>
          <w:bookmarkEnd w:id="78"/>
          <w:r w:rsidRPr="0002521C">
            <w:rPr>
              <w:lang w:val="en-GB"/>
            </w:rPr>
            <w:t xml:space="preserve"> </w:t>
          </w:r>
          <w:r w:rsidRPr="0002521C">
            <w:rPr>
              <w:i/>
              <w:lang w:val="en-GB"/>
            </w:rPr>
            <w:t>Transportation Research Part C: Emerging Technologies</w:t>
          </w:r>
          <w:r w:rsidRPr="0002521C">
            <w:rPr>
              <w:lang w:val="en-GB"/>
            </w:rPr>
            <w:t xml:space="preserve">, Jg. 91, 2018, </w:t>
          </w:r>
          <w:proofErr w:type="spellStart"/>
          <w:r w:rsidRPr="0002521C">
            <w:rPr>
              <w:lang w:val="en-GB"/>
            </w:rPr>
            <w:t>doi</w:t>
          </w:r>
          <w:proofErr w:type="spellEnd"/>
          <w:r w:rsidRPr="0002521C">
            <w:rPr>
              <w:lang w:val="en-GB"/>
            </w:rPr>
            <w:t>: 10.1016/j.trc.2018.03.024.</w:t>
          </w:r>
        </w:p>
        <w:p w14:paraId="3269A826" w14:textId="6C673454" w:rsidR="00814669" w:rsidRPr="00886AA8" w:rsidRDefault="0002521C" w:rsidP="0002521C">
          <w:pPr>
            <w:pStyle w:val="CitaviBibliographyEntry"/>
          </w:pPr>
          <w:r w:rsidRPr="0002521C">
            <w:rPr>
              <w:lang w:val="en-GB"/>
            </w:rPr>
            <w:t>[21]</w:t>
          </w:r>
          <w:r w:rsidRPr="0002521C">
            <w:rPr>
              <w:lang w:val="en-GB"/>
            </w:rPr>
            <w:tab/>
          </w:r>
          <w:bookmarkStart w:id="79" w:name="_CTVL0014a52a8e07de74ef2a96be8586e74a69c"/>
          <w:r w:rsidRPr="0002521C">
            <w:rPr>
              <w:lang w:val="en-GB"/>
            </w:rPr>
            <w:t>Z. Sun und X. Ban, „Vehicle classification using GPS data,“</w:t>
          </w:r>
          <w:bookmarkEnd w:id="79"/>
          <w:r w:rsidRPr="0002521C">
            <w:rPr>
              <w:lang w:val="en-GB"/>
            </w:rPr>
            <w:t xml:space="preserve"> </w:t>
          </w:r>
          <w:r w:rsidRPr="0002521C">
            <w:rPr>
              <w:i/>
              <w:lang w:val="en-GB"/>
            </w:rPr>
            <w:t>Transportation Research Part C: Emerging Technologies</w:t>
          </w:r>
          <w:r w:rsidRPr="0002521C">
            <w:rPr>
              <w:lang w:val="en-GB"/>
            </w:rPr>
            <w:t xml:space="preserve">, Jg. 37, S. 102–117, 2013. </w:t>
          </w:r>
          <w:proofErr w:type="spellStart"/>
          <w:r w:rsidRPr="0002521C">
            <w:rPr>
              <w:lang w:val="en-GB"/>
            </w:rPr>
            <w:t>doi</w:t>
          </w:r>
          <w:proofErr w:type="spellEnd"/>
          <w:r w:rsidRPr="0002521C">
            <w:rPr>
              <w:lang w:val="en-GB"/>
            </w:rPr>
            <w:t xml:space="preserve">: 10.1016/j.trc.2013.09.015. </w:t>
          </w:r>
          <w:r w:rsidRPr="0002521C">
            <w:t>[Online]. Verfügbar unter: https://​www.sciencedirect.com​/​science/​article/​pii/​S0968090X13002040</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0" w:name="_Toc138262168"/>
      <w:r w:rsidRPr="002D6A27">
        <w:lastRenderedPageBreak/>
        <w:t>Test</w:t>
      </w:r>
      <w:bookmarkEnd w:id="80"/>
    </w:p>
    <w:p w14:paraId="51897CDF" w14:textId="6C08D70E" w:rsidR="00E61684" w:rsidRPr="002D6A27" w:rsidRDefault="00E61684" w:rsidP="00E61684">
      <w:pPr>
        <w:pStyle w:val="AnhangA1"/>
      </w:pPr>
      <w:bookmarkStart w:id="81" w:name="_Toc138262169"/>
      <w:r w:rsidRPr="002D6A27">
        <w:lastRenderedPageBreak/>
        <w:t>Test 2</w:t>
      </w:r>
      <w:bookmarkEnd w:id="81"/>
    </w:p>
    <w:p w14:paraId="2D66B31F" w14:textId="77777777" w:rsidR="00814669" w:rsidRPr="002D6A27" w:rsidRDefault="00814669" w:rsidP="000E478C"/>
    <w:sectPr w:rsidR="00814669" w:rsidRPr="002D6A27">
      <w:headerReference w:type="defaul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6BD12" w14:textId="77777777" w:rsidR="00392E30" w:rsidRDefault="00392E30" w:rsidP="001E2E5E">
      <w:pPr>
        <w:spacing w:after="0" w:line="240" w:lineRule="auto"/>
      </w:pPr>
      <w:r>
        <w:separator/>
      </w:r>
    </w:p>
  </w:endnote>
  <w:endnote w:type="continuationSeparator" w:id="0">
    <w:p w14:paraId="1DA12CFC" w14:textId="77777777" w:rsidR="00392E30" w:rsidRDefault="00392E30"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B0717" w14:textId="77777777" w:rsidR="00392E30" w:rsidRDefault="00392E30" w:rsidP="001E2E5E">
      <w:pPr>
        <w:spacing w:after="0" w:line="240" w:lineRule="auto"/>
      </w:pPr>
      <w:r>
        <w:separator/>
      </w:r>
    </w:p>
  </w:footnote>
  <w:footnote w:type="continuationSeparator" w:id="0">
    <w:p w14:paraId="0CEC9542" w14:textId="77777777" w:rsidR="00392E30" w:rsidRDefault="00392E30"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56CF543" w:rsidR="007654F5" w:rsidRDefault="00000000">
    <w:pPr>
      <w:pStyle w:val="Kopfzeile"/>
    </w:pPr>
    <w:fldSimple w:instr=" STYLEREF  &quot;Überschrift 1;Ü 1-MitSeitenumbruch&quot;  \* MERGEFORMAT ">
      <w:r w:rsidR="00DF4F0A">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5A0D44F6" w:rsidR="007D2DD4" w:rsidRDefault="00000000">
    <w:pPr>
      <w:pStyle w:val="Kopfzeile"/>
    </w:pPr>
    <w:fldSimple w:instr=" STYLEREF  &quot;Überschrift 1;Ü 1-MitSeitenumbruch&quot;  \* MERGEFORMAT ">
      <w:r w:rsidR="00786BA3" w:rsidRPr="00786BA3">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978"/>
    <w:rsid w:val="00007B43"/>
    <w:rsid w:val="000125C6"/>
    <w:rsid w:val="00013784"/>
    <w:rsid w:val="000152ED"/>
    <w:rsid w:val="00021CB2"/>
    <w:rsid w:val="0002521C"/>
    <w:rsid w:val="00026999"/>
    <w:rsid w:val="00033869"/>
    <w:rsid w:val="000339F8"/>
    <w:rsid w:val="00035AC8"/>
    <w:rsid w:val="00042E62"/>
    <w:rsid w:val="00045D69"/>
    <w:rsid w:val="000469C6"/>
    <w:rsid w:val="000473D0"/>
    <w:rsid w:val="0005759E"/>
    <w:rsid w:val="000606F7"/>
    <w:rsid w:val="000615A1"/>
    <w:rsid w:val="000619E0"/>
    <w:rsid w:val="00074A4B"/>
    <w:rsid w:val="000757D6"/>
    <w:rsid w:val="000774E7"/>
    <w:rsid w:val="00081285"/>
    <w:rsid w:val="00081A68"/>
    <w:rsid w:val="00082588"/>
    <w:rsid w:val="00082E82"/>
    <w:rsid w:val="000908AD"/>
    <w:rsid w:val="00091514"/>
    <w:rsid w:val="00093175"/>
    <w:rsid w:val="00094213"/>
    <w:rsid w:val="000A4A20"/>
    <w:rsid w:val="000A736D"/>
    <w:rsid w:val="000B15E4"/>
    <w:rsid w:val="000B1D3E"/>
    <w:rsid w:val="000B75CF"/>
    <w:rsid w:val="000C369A"/>
    <w:rsid w:val="000C3A3C"/>
    <w:rsid w:val="000C5DB0"/>
    <w:rsid w:val="000C6B22"/>
    <w:rsid w:val="000D72E8"/>
    <w:rsid w:val="000E0A90"/>
    <w:rsid w:val="000E2C22"/>
    <w:rsid w:val="000E2FDF"/>
    <w:rsid w:val="000E478C"/>
    <w:rsid w:val="000E5C82"/>
    <w:rsid w:val="000E689A"/>
    <w:rsid w:val="000F1D44"/>
    <w:rsid w:val="001052D2"/>
    <w:rsid w:val="00106307"/>
    <w:rsid w:val="00113684"/>
    <w:rsid w:val="00115B09"/>
    <w:rsid w:val="00120001"/>
    <w:rsid w:val="00121E21"/>
    <w:rsid w:val="00134059"/>
    <w:rsid w:val="00143A8E"/>
    <w:rsid w:val="00146327"/>
    <w:rsid w:val="00151722"/>
    <w:rsid w:val="001550F1"/>
    <w:rsid w:val="00157331"/>
    <w:rsid w:val="00157B62"/>
    <w:rsid w:val="0016248C"/>
    <w:rsid w:val="00163D04"/>
    <w:rsid w:val="001657C2"/>
    <w:rsid w:val="0017147F"/>
    <w:rsid w:val="001800EB"/>
    <w:rsid w:val="00180C86"/>
    <w:rsid w:val="00180EE7"/>
    <w:rsid w:val="0018415E"/>
    <w:rsid w:val="001869DC"/>
    <w:rsid w:val="00191157"/>
    <w:rsid w:val="00196124"/>
    <w:rsid w:val="00196168"/>
    <w:rsid w:val="001A1242"/>
    <w:rsid w:val="001A19AC"/>
    <w:rsid w:val="001A1EDE"/>
    <w:rsid w:val="001A2CE4"/>
    <w:rsid w:val="001A3577"/>
    <w:rsid w:val="001A4115"/>
    <w:rsid w:val="001C1E30"/>
    <w:rsid w:val="001C4A27"/>
    <w:rsid w:val="001C5A67"/>
    <w:rsid w:val="001C6560"/>
    <w:rsid w:val="001E2E5E"/>
    <w:rsid w:val="001E6507"/>
    <w:rsid w:val="001F1E58"/>
    <w:rsid w:val="001F3AFA"/>
    <w:rsid w:val="001F6BAC"/>
    <w:rsid w:val="002019F8"/>
    <w:rsid w:val="002027F4"/>
    <w:rsid w:val="0020559D"/>
    <w:rsid w:val="00210C2F"/>
    <w:rsid w:val="00213860"/>
    <w:rsid w:val="002148C8"/>
    <w:rsid w:val="00216E81"/>
    <w:rsid w:val="00217C23"/>
    <w:rsid w:val="00223C81"/>
    <w:rsid w:val="00225638"/>
    <w:rsid w:val="0022584C"/>
    <w:rsid w:val="00225EC3"/>
    <w:rsid w:val="0023473F"/>
    <w:rsid w:val="002352C4"/>
    <w:rsid w:val="0023665F"/>
    <w:rsid w:val="00241712"/>
    <w:rsid w:val="00250F33"/>
    <w:rsid w:val="0025125A"/>
    <w:rsid w:val="00251F5B"/>
    <w:rsid w:val="002564BA"/>
    <w:rsid w:val="002567D5"/>
    <w:rsid w:val="00264783"/>
    <w:rsid w:val="002677E4"/>
    <w:rsid w:val="00267D78"/>
    <w:rsid w:val="002707E1"/>
    <w:rsid w:val="0027735C"/>
    <w:rsid w:val="0028039B"/>
    <w:rsid w:val="00281A17"/>
    <w:rsid w:val="002820AD"/>
    <w:rsid w:val="00283022"/>
    <w:rsid w:val="002853ED"/>
    <w:rsid w:val="00294752"/>
    <w:rsid w:val="002A03BC"/>
    <w:rsid w:val="002A4F05"/>
    <w:rsid w:val="002A6279"/>
    <w:rsid w:val="002B30CC"/>
    <w:rsid w:val="002B4972"/>
    <w:rsid w:val="002C7323"/>
    <w:rsid w:val="002D15FB"/>
    <w:rsid w:val="002D2221"/>
    <w:rsid w:val="002D2FD6"/>
    <w:rsid w:val="002D42B3"/>
    <w:rsid w:val="002D47F9"/>
    <w:rsid w:val="002D6A27"/>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2A12"/>
    <w:rsid w:val="00342C7F"/>
    <w:rsid w:val="00343DFE"/>
    <w:rsid w:val="003547E2"/>
    <w:rsid w:val="00355B0C"/>
    <w:rsid w:val="0036097D"/>
    <w:rsid w:val="00360F26"/>
    <w:rsid w:val="00362E32"/>
    <w:rsid w:val="00364D8C"/>
    <w:rsid w:val="003668B5"/>
    <w:rsid w:val="00373C23"/>
    <w:rsid w:val="0037429B"/>
    <w:rsid w:val="00375724"/>
    <w:rsid w:val="003759A8"/>
    <w:rsid w:val="00376F38"/>
    <w:rsid w:val="0038012B"/>
    <w:rsid w:val="00385647"/>
    <w:rsid w:val="00392E30"/>
    <w:rsid w:val="003A4041"/>
    <w:rsid w:val="003B75C3"/>
    <w:rsid w:val="003C07F9"/>
    <w:rsid w:val="003C5BB7"/>
    <w:rsid w:val="003C5C86"/>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6DC8"/>
    <w:rsid w:val="00441254"/>
    <w:rsid w:val="00443CBA"/>
    <w:rsid w:val="004470D5"/>
    <w:rsid w:val="004512BE"/>
    <w:rsid w:val="0045540E"/>
    <w:rsid w:val="00461422"/>
    <w:rsid w:val="00465A5C"/>
    <w:rsid w:val="00475D0D"/>
    <w:rsid w:val="00477960"/>
    <w:rsid w:val="00480C37"/>
    <w:rsid w:val="0048235A"/>
    <w:rsid w:val="0048320B"/>
    <w:rsid w:val="00487EBF"/>
    <w:rsid w:val="00490F02"/>
    <w:rsid w:val="00493AA2"/>
    <w:rsid w:val="004B300D"/>
    <w:rsid w:val="004C4397"/>
    <w:rsid w:val="004C709B"/>
    <w:rsid w:val="004D5A20"/>
    <w:rsid w:val="004D5C9F"/>
    <w:rsid w:val="004E3EAF"/>
    <w:rsid w:val="004E4D82"/>
    <w:rsid w:val="004E66B2"/>
    <w:rsid w:val="004F3A38"/>
    <w:rsid w:val="004F7BF5"/>
    <w:rsid w:val="00520F72"/>
    <w:rsid w:val="005233AD"/>
    <w:rsid w:val="0052542D"/>
    <w:rsid w:val="005417D4"/>
    <w:rsid w:val="00551F6C"/>
    <w:rsid w:val="00556EEC"/>
    <w:rsid w:val="00563D5B"/>
    <w:rsid w:val="005707FB"/>
    <w:rsid w:val="00570E0E"/>
    <w:rsid w:val="005750D5"/>
    <w:rsid w:val="005763AA"/>
    <w:rsid w:val="005829E9"/>
    <w:rsid w:val="00583AF8"/>
    <w:rsid w:val="00590199"/>
    <w:rsid w:val="005967DB"/>
    <w:rsid w:val="00596C07"/>
    <w:rsid w:val="005A0B51"/>
    <w:rsid w:val="005A2EF4"/>
    <w:rsid w:val="005A68CF"/>
    <w:rsid w:val="005B1789"/>
    <w:rsid w:val="005B5B65"/>
    <w:rsid w:val="005B6CD6"/>
    <w:rsid w:val="005B6FBC"/>
    <w:rsid w:val="005C04BC"/>
    <w:rsid w:val="005C1A3F"/>
    <w:rsid w:val="005C2477"/>
    <w:rsid w:val="005C26BF"/>
    <w:rsid w:val="005C56C7"/>
    <w:rsid w:val="005C5BE3"/>
    <w:rsid w:val="005C7079"/>
    <w:rsid w:val="005C760B"/>
    <w:rsid w:val="005C7DEC"/>
    <w:rsid w:val="005D1DFB"/>
    <w:rsid w:val="005D7D29"/>
    <w:rsid w:val="005E0879"/>
    <w:rsid w:val="005E5719"/>
    <w:rsid w:val="005E5BF1"/>
    <w:rsid w:val="005F172E"/>
    <w:rsid w:val="005F2E48"/>
    <w:rsid w:val="005F6A0F"/>
    <w:rsid w:val="0060087E"/>
    <w:rsid w:val="006008EF"/>
    <w:rsid w:val="006062C0"/>
    <w:rsid w:val="00614509"/>
    <w:rsid w:val="00620355"/>
    <w:rsid w:val="006257FC"/>
    <w:rsid w:val="00631245"/>
    <w:rsid w:val="00632428"/>
    <w:rsid w:val="00635417"/>
    <w:rsid w:val="00636AAB"/>
    <w:rsid w:val="00640BEA"/>
    <w:rsid w:val="00642142"/>
    <w:rsid w:val="00645437"/>
    <w:rsid w:val="0065029D"/>
    <w:rsid w:val="006503AB"/>
    <w:rsid w:val="00651BCB"/>
    <w:rsid w:val="006608EF"/>
    <w:rsid w:val="00661A8C"/>
    <w:rsid w:val="00661FD9"/>
    <w:rsid w:val="00663CC6"/>
    <w:rsid w:val="006716D1"/>
    <w:rsid w:val="00677032"/>
    <w:rsid w:val="00681589"/>
    <w:rsid w:val="00684848"/>
    <w:rsid w:val="00685462"/>
    <w:rsid w:val="00690A82"/>
    <w:rsid w:val="00693EC4"/>
    <w:rsid w:val="00696D95"/>
    <w:rsid w:val="006A4476"/>
    <w:rsid w:val="006A59AF"/>
    <w:rsid w:val="006B2C05"/>
    <w:rsid w:val="006C000F"/>
    <w:rsid w:val="006C3E42"/>
    <w:rsid w:val="006C5BE0"/>
    <w:rsid w:val="006D2538"/>
    <w:rsid w:val="006D6A19"/>
    <w:rsid w:val="006E78A5"/>
    <w:rsid w:val="00703D8F"/>
    <w:rsid w:val="00704113"/>
    <w:rsid w:val="0071186D"/>
    <w:rsid w:val="00713D58"/>
    <w:rsid w:val="007147E1"/>
    <w:rsid w:val="00721E34"/>
    <w:rsid w:val="007250F8"/>
    <w:rsid w:val="0072601D"/>
    <w:rsid w:val="007277BE"/>
    <w:rsid w:val="00734EA2"/>
    <w:rsid w:val="00736510"/>
    <w:rsid w:val="00740675"/>
    <w:rsid w:val="00744D50"/>
    <w:rsid w:val="00747427"/>
    <w:rsid w:val="00750369"/>
    <w:rsid w:val="00754CFA"/>
    <w:rsid w:val="00754E99"/>
    <w:rsid w:val="007654F5"/>
    <w:rsid w:val="00777BD0"/>
    <w:rsid w:val="007802EF"/>
    <w:rsid w:val="0078062F"/>
    <w:rsid w:val="00783865"/>
    <w:rsid w:val="00786BA3"/>
    <w:rsid w:val="00790A02"/>
    <w:rsid w:val="00796B9D"/>
    <w:rsid w:val="007B04DD"/>
    <w:rsid w:val="007B380C"/>
    <w:rsid w:val="007B5D55"/>
    <w:rsid w:val="007B6960"/>
    <w:rsid w:val="007B6A52"/>
    <w:rsid w:val="007B71BC"/>
    <w:rsid w:val="007C3663"/>
    <w:rsid w:val="007C5224"/>
    <w:rsid w:val="007C55D9"/>
    <w:rsid w:val="007C6B3D"/>
    <w:rsid w:val="007D18DE"/>
    <w:rsid w:val="007D220B"/>
    <w:rsid w:val="007D2DD4"/>
    <w:rsid w:val="007D3F76"/>
    <w:rsid w:val="007E2D39"/>
    <w:rsid w:val="007E3558"/>
    <w:rsid w:val="007F0D4F"/>
    <w:rsid w:val="007F2384"/>
    <w:rsid w:val="007F686F"/>
    <w:rsid w:val="007F6FBB"/>
    <w:rsid w:val="00801569"/>
    <w:rsid w:val="00801E7E"/>
    <w:rsid w:val="00807A8A"/>
    <w:rsid w:val="0081093C"/>
    <w:rsid w:val="00811018"/>
    <w:rsid w:val="008119A8"/>
    <w:rsid w:val="00814669"/>
    <w:rsid w:val="0082195D"/>
    <w:rsid w:val="00830169"/>
    <w:rsid w:val="00831CB6"/>
    <w:rsid w:val="008348D5"/>
    <w:rsid w:val="00837CF2"/>
    <w:rsid w:val="0084159F"/>
    <w:rsid w:val="00842FC0"/>
    <w:rsid w:val="008470FB"/>
    <w:rsid w:val="008742FD"/>
    <w:rsid w:val="0088119A"/>
    <w:rsid w:val="008824CA"/>
    <w:rsid w:val="008869F7"/>
    <w:rsid w:val="00886AA8"/>
    <w:rsid w:val="008A08D5"/>
    <w:rsid w:val="008A1804"/>
    <w:rsid w:val="008B4CB5"/>
    <w:rsid w:val="008B56B3"/>
    <w:rsid w:val="008C1D1B"/>
    <w:rsid w:val="008D5B51"/>
    <w:rsid w:val="008E49AD"/>
    <w:rsid w:val="008F3AD6"/>
    <w:rsid w:val="008F7695"/>
    <w:rsid w:val="008F7DE2"/>
    <w:rsid w:val="00900171"/>
    <w:rsid w:val="009010EB"/>
    <w:rsid w:val="00907136"/>
    <w:rsid w:val="009130EA"/>
    <w:rsid w:val="00926C4B"/>
    <w:rsid w:val="00926C67"/>
    <w:rsid w:val="009279AC"/>
    <w:rsid w:val="00931D35"/>
    <w:rsid w:val="00936ECE"/>
    <w:rsid w:val="009372EC"/>
    <w:rsid w:val="00946F8D"/>
    <w:rsid w:val="009473F8"/>
    <w:rsid w:val="00960969"/>
    <w:rsid w:val="0096255A"/>
    <w:rsid w:val="00963FBF"/>
    <w:rsid w:val="0097185A"/>
    <w:rsid w:val="009744C1"/>
    <w:rsid w:val="00974F04"/>
    <w:rsid w:val="009753F0"/>
    <w:rsid w:val="0098146C"/>
    <w:rsid w:val="00983CE1"/>
    <w:rsid w:val="009908CD"/>
    <w:rsid w:val="00990C13"/>
    <w:rsid w:val="00993127"/>
    <w:rsid w:val="00997573"/>
    <w:rsid w:val="009A4EDB"/>
    <w:rsid w:val="009A55E3"/>
    <w:rsid w:val="009A575F"/>
    <w:rsid w:val="009B0ADC"/>
    <w:rsid w:val="009B29DC"/>
    <w:rsid w:val="009C1F52"/>
    <w:rsid w:val="009C4F80"/>
    <w:rsid w:val="009C74E5"/>
    <w:rsid w:val="009D50AB"/>
    <w:rsid w:val="009D55F6"/>
    <w:rsid w:val="009E1A48"/>
    <w:rsid w:val="009E21CE"/>
    <w:rsid w:val="009E32D3"/>
    <w:rsid w:val="009E705E"/>
    <w:rsid w:val="009F1612"/>
    <w:rsid w:val="009F5DF7"/>
    <w:rsid w:val="009F723D"/>
    <w:rsid w:val="00A0619D"/>
    <w:rsid w:val="00A10C2B"/>
    <w:rsid w:val="00A12618"/>
    <w:rsid w:val="00A13EBF"/>
    <w:rsid w:val="00A35B96"/>
    <w:rsid w:val="00A36831"/>
    <w:rsid w:val="00A40834"/>
    <w:rsid w:val="00A41BB7"/>
    <w:rsid w:val="00A4282D"/>
    <w:rsid w:val="00A43AD1"/>
    <w:rsid w:val="00A506B6"/>
    <w:rsid w:val="00A509E4"/>
    <w:rsid w:val="00A717E6"/>
    <w:rsid w:val="00A718A3"/>
    <w:rsid w:val="00A75D66"/>
    <w:rsid w:val="00A77C7F"/>
    <w:rsid w:val="00A77F9C"/>
    <w:rsid w:val="00A804BE"/>
    <w:rsid w:val="00A83655"/>
    <w:rsid w:val="00A87BCA"/>
    <w:rsid w:val="00AB0677"/>
    <w:rsid w:val="00AB503C"/>
    <w:rsid w:val="00AB5561"/>
    <w:rsid w:val="00AC5130"/>
    <w:rsid w:val="00AC721E"/>
    <w:rsid w:val="00AD2B1F"/>
    <w:rsid w:val="00AD453A"/>
    <w:rsid w:val="00AD7836"/>
    <w:rsid w:val="00AD7B4B"/>
    <w:rsid w:val="00AD7DA4"/>
    <w:rsid w:val="00AE06D5"/>
    <w:rsid w:val="00AE6461"/>
    <w:rsid w:val="00AF2340"/>
    <w:rsid w:val="00AF716C"/>
    <w:rsid w:val="00AF76F3"/>
    <w:rsid w:val="00B0097E"/>
    <w:rsid w:val="00B01F30"/>
    <w:rsid w:val="00B05F89"/>
    <w:rsid w:val="00B11BB1"/>
    <w:rsid w:val="00B14D94"/>
    <w:rsid w:val="00B16CB8"/>
    <w:rsid w:val="00B21927"/>
    <w:rsid w:val="00B236AC"/>
    <w:rsid w:val="00B24D87"/>
    <w:rsid w:val="00B25605"/>
    <w:rsid w:val="00B332B0"/>
    <w:rsid w:val="00B333D2"/>
    <w:rsid w:val="00B33723"/>
    <w:rsid w:val="00B36FA7"/>
    <w:rsid w:val="00B40740"/>
    <w:rsid w:val="00B4552A"/>
    <w:rsid w:val="00B50849"/>
    <w:rsid w:val="00B549ED"/>
    <w:rsid w:val="00B553C9"/>
    <w:rsid w:val="00B5628C"/>
    <w:rsid w:val="00B65EC2"/>
    <w:rsid w:val="00B76819"/>
    <w:rsid w:val="00B84CEF"/>
    <w:rsid w:val="00B84FFB"/>
    <w:rsid w:val="00B91010"/>
    <w:rsid w:val="00BA070C"/>
    <w:rsid w:val="00BA333A"/>
    <w:rsid w:val="00BA3A1C"/>
    <w:rsid w:val="00BA4149"/>
    <w:rsid w:val="00BB0E1F"/>
    <w:rsid w:val="00BB3DAF"/>
    <w:rsid w:val="00BB762F"/>
    <w:rsid w:val="00BC6167"/>
    <w:rsid w:val="00BD1FD0"/>
    <w:rsid w:val="00BD43D5"/>
    <w:rsid w:val="00BD4552"/>
    <w:rsid w:val="00BD6287"/>
    <w:rsid w:val="00BD6C5A"/>
    <w:rsid w:val="00BD6F0A"/>
    <w:rsid w:val="00BD7F1F"/>
    <w:rsid w:val="00BE44ED"/>
    <w:rsid w:val="00BF03C8"/>
    <w:rsid w:val="00BF4694"/>
    <w:rsid w:val="00BF7684"/>
    <w:rsid w:val="00BF788D"/>
    <w:rsid w:val="00C03376"/>
    <w:rsid w:val="00C04DDC"/>
    <w:rsid w:val="00C057EC"/>
    <w:rsid w:val="00C0636D"/>
    <w:rsid w:val="00C16502"/>
    <w:rsid w:val="00C16EF5"/>
    <w:rsid w:val="00C17147"/>
    <w:rsid w:val="00C210B5"/>
    <w:rsid w:val="00C216F6"/>
    <w:rsid w:val="00C222A1"/>
    <w:rsid w:val="00C22EBC"/>
    <w:rsid w:val="00C33075"/>
    <w:rsid w:val="00C361AC"/>
    <w:rsid w:val="00C36522"/>
    <w:rsid w:val="00C408C4"/>
    <w:rsid w:val="00C43834"/>
    <w:rsid w:val="00C4487B"/>
    <w:rsid w:val="00C50A30"/>
    <w:rsid w:val="00C5600D"/>
    <w:rsid w:val="00C57B40"/>
    <w:rsid w:val="00C749AA"/>
    <w:rsid w:val="00C81726"/>
    <w:rsid w:val="00C8323D"/>
    <w:rsid w:val="00C87043"/>
    <w:rsid w:val="00C934FD"/>
    <w:rsid w:val="00CA013A"/>
    <w:rsid w:val="00CA15D2"/>
    <w:rsid w:val="00CA4463"/>
    <w:rsid w:val="00CA70DF"/>
    <w:rsid w:val="00CA774D"/>
    <w:rsid w:val="00CB069F"/>
    <w:rsid w:val="00CB1CBF"/>
    <w:rsid w:val="00CC1800"/>
    <w:rsid w:val="00CC267C"/>
    <w:rsid w:val="00CC4EFB"/>
    <w:rsid w:val="00CD0BD7"/>
    <w:rsid w:val="00CD7269"/>
    <w:rsid w:val="00CE2252"/>
    <w:rsid w:val="00CE584E"/>
    <w:rsid w:val="00CE7A6B"/>
    <w:rsid w:val="00CF052A"/>
    <w:rsid w:val="00CF65B5"/>
    <w:rsid w:val="00D05788"/>
    <w:rsid w:val="00D1734C"/>
    <w:rsid w:val="00D22717"/>
    <w:rsid w:val="00D30B94"/>
    <w:rsid w:val="00D337E5"/>
    <w:rsid w:val="00D367E6"/>
    <w:rsid w:val="00D44590"/>
    <w:rsid w:val="00D46483"/>
    <w:rsid w:val="00D468E7"/>
    <w:rsid w:val="00D53351"/>
    <w:rsid w:val="00D556BD"/>
    <w:rsid w:val="00D57212"/>
    <w:rsid w:val="00D633B9"/>
    <w:rsid w:val="00D65B0B"/>
    <w:rsid w:val="00D6607F"/>
    <w:rsid w:val="00D66912"/>
    <w:rsid w:val="00D67986"/>
    <w:rsid w:val="00D70D4F"/>
    <w:rsid w:val="00D8136E"/>
    <w:rsid w:val="00D8251C"/>
    <w:rsid w:val="00D86452"/>
    <w:rsid w:val="00D8746E"/>
    <w:rsid w:val="00D90DBB"/>
    <w:rsid w:val="00D96721"/>
    <w:rsid w:val="00DB09CF"/>
    <w:rsid w:val="00DB5F26"/>
    <w:rsid w:val="00DB6AFD"/>
    <w:rsid w:val="00DB7395"/>
    <w:rsid w:val="00DB7B3E"/>
    <w:rsid w:val="00DC2783"/>
    <w:rsid w:val="00DC7D52"/>
    <w:rsid w:val="00DD3905"/>
    <w:rsid w:val="00DE26E4"/>
    <w:rsid w:val="00DE5626"/>
    <w:rsid w:val="00DE7ABE"/>
    <w:rsid w:val="00DF3B25"/>
    <w:rsid w:val="00DF4F0A"/>
    <w:rsid w:val="00DF6A13"/>
    <w:rsid w:val="00E02FF2"/>
    <w:rsid w:val="00E06F94"/>
    <w:rsid w:val="00E07CB2"/>
    <w:rsid w:val="00E1040E"/>
    <w:rsid w:val="00E13969"/>
    <w:rsid w:val="00E20F0B"/>
    <w:rsid w:val="00E23687"/>
    <w:rsid w:val="00E26F2D"/>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91472"/>
    <w:rsid w:val="00E95B2A"/>
    <w:rsid w:val="00EA178D"/>
    <w:rsid w:val="00EA3525"/>
    <w:rsid w:val="00EB6F04"/>
    <w:rsid w:val="00EC1F7F"/>
    <w:rsid w:val="00EC6D82"/>
    <w:rsid w:val="00ED2B24"/>
    <w:rsid w:val="00ED2EDA"/>
    <w:rsid w:val="00ED4571"/>
    <w:rsid w:val="00ED5972"/>
    <w:rsid w:val="00ED7884"/>
    <w:rsid w:val="00EE4DA0"/>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9BF"/>
    <w:rsid w:val="00F46B12"/>
    <w:rsid w:val="00F6480F"/>
    <w:rsid w:val="00F6550F"/>
    <w:rsid w:val="00F66F82"/>
    <w:rsid w:val="00F74BF1"/>
    <w:rsid w:val="00F83448"/>
    <w:rsid w:val="00F90135"/>
    <w:rsid w:val="00F907E5"/>
    <w:rsid w:val="00F925A6"/>
    <w:rsid w:val="00FA054A"/>
    <w:rsid w:val="00FA614C"/>
    <w:rsid w:val="00FB1607"/>
    <w:rsid w:val="00FC048F"/>
    <w:rsid w:val="00FC221A"/>
    <w:rsid w:val="00FC2941"/>
    <w:rsid w:val="00FC5A6A"/>
    <w:rsid w:val="00FD0556"/>
    <w:rsid w:val="00FD0C14"/>
    <w:rsid w:val="00FD1F31"/>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000000"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000000"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000000"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000000" w:rsidRDefault="00671C5E" w:rsidP="00671C5E">
          <w:pPr>
            <w:pStyle w:val="40BE55CED80C40A3A33081C952A5CD4A"/>
          </w:pPr>
          <w:r w:rsidRPr="007C2ACD">
            <w:rPr>
              <w:rStyle w:val="Platzhaltertext"/>
            </w:rPr>
            <w:t>Klicken oder tippen Sie hier, um Text einzugeben.</w:t>
          </w:r>
        </w:p>
      </w:docPartBody>
    </w:docPart>
    <w:docPart>
      <w:docPartPr>
        <w:name w:val="52C95D24B7CE4A239FE531611F0B100E"/>
        <w:category>
          <w:name w:val="Allgemein"/>
          <w:gallery w:val="placeholder"/>
        </w:category>
        <w:types>
          <w:type w:val="bbPlcHdr"/>
        </w:types>
        <w:behaviors>
          <w:behavior w:val="content"/>
        </w:behaviors>
        <w:guid w:val="{192F1E32-E594-4033-B645-09B4C022CBF4}"/>
      </w:docPartPr>
      <w:docPartBody>
        <w:p w:rsidR="00000000" w:rsidRDefault="00671C5E" w:rsidP="00671C5E">
          <w:pPr>
            <w:pStyle w:val="52C95D24B7CE4A239FE531611F0B100E"/>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18196C"/>
    <w:rsid w:val="00207738"/>
    <w:rsid w:val="002360D7"/>
    <w:rsid w:val="002B5FBE"/>
    <w:rsid w:val="00345489"/>
    <w:rsid w:val="0046100B"/>
    <w:rsid w:val="00474457"/>
    <w:rsid w:val="004D1F39"/>
    <w:rsid w:val="005711E1"/>
    <w:rsid w:val="005B0970"/>
    <w:rsid w:val="00671C5E"/>
    <w:rsid w:val="006E441C"/>
    <w:rsid w:val="006F3EC8"/>
    <w:rsid w:val="00804C51"/>
    <w:rsid w:val="00910FF0"/>
    <w:rsid w:val="009656C9"/>
    <w:rsid w:val="00BB0CDA"/>
    <w:rsid w:val="00C22B26"/>
    <w:rsid w:val="00C66A56"/>
    <w:rsid w:val="00C76D97"/>
    <w:rsid w:val="00CE7845"/>
    <w:rsid w:val="00D51C73"/>
    <w:rsid w:val="00D87042"/>
    <w:rsid w:val="00DC2501"/>
    <w:rsid w:val="00E061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671C5E"/>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52C95D24B7CE4A239FE531611F0B100E">
    <w:name w:val="52C95D24B7CE4A239FE531611F0B100E"/>
    <w:rsid w:val="00671C5E"/>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5079</Words>
  <Characters>220999</Characters>
  <Application>Microsoft Office Word</Application>
  <DocSecurity>0</DocSecurity>
  <Lines>1841</Lines>
  <Paragraphs>5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463</cp:revision>
  <dcterms:created xsi:type="dcterms:W3CDTF">2023-06-15T12:32:00Z</dcterms:created>
  <dcterms:modified xsi:type="dcterms:W3CDTF">2023-06-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